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8AF673" w14:textId="77777777" w:rsidR="00FB0267" w:rsidRPr="00FE52A8" w:rsidRDefault="00FB0267" w:rsidP="00FB0267">
      <w:pPr>
        <w:spacing w:after="0" w:line="360" w:lineRule="auto"/>
        <w:jc w:val="center"/>
        <w:rPr>
          <w:b/>
          <w:noProof/>
          <w:color w:val="000000"/>
          <w:sz w:val="32"/>
          <w:szCs w:val="32"/>
        </w:rPr>
      </w:pPr>
      <w:r w:rsidRPr="00FE52A8">
        <w:rPr>
          <w:b/>
          <w:noProof/>
          <w:color w:val="000000"/>
          <w:sz w:val="32"/>
          <w:szCs w:val="32"/>
        </w:rPr>
        <w:t>MAKALAH</w:t>
      </w:r>
    </w:p>
    <w:p w14:paraId="5F532135" w14:textId="77777777" w:rsidR="004F725E" w:rsidRDefault="004F725E" w:rsidP="004F725E">
      <w:pPr>
        <w:spacing w:after="0" w:line="360" w:lineRule="auto"/>
        <w:jc w:val="center"/>
        <w:rPr>
          <w:b/>
          <w:bCs/>
          <w:color w:val="000000"/>
          <w:sz w:val="32"/>
          <w:szCs w:val="32"/>
        </w:rPr>
      </w:pPr>
      <w:r>
        <w:rPr>
          <w:b/>
          <w:bCs/>
          <w:color w:val="000000"/>
          <w:sz w:val="32"/>
          <w:szCs w:val="32"/>
        </w:rPr>
        <w:t xml:space="preserve">PERAN DIGITAL MARKETING DAN MEDIA SOSIAL DALAM </w:t>
      </w:r>
    </w:p>
    <w:p w14:paraId="28AC0F3D" w14:textId="5E4B136C" w:rsidR="00FB0267" w:rsidRPr="004F725E" w:rsidRDefault="004F725E" w:rsidP="004F725E">
      <w:pPr>
        <w:spacing w:after="0" w:line="360" w:lineRule="auto"/>
        <w:jc w:val="center"/>
        <w:rPr>
          <w:b/>
          <w:bCs/>
          <w:color w:val="000000"/>
          <w:sz w:val="32"/>
          <w:szCs w:val="32"/>
        </w:rPr>
      </w:pPr>
      <w:r>
        <w:rPr>
          <w:b/>
          <w:bCs/>
          <w:color w:val="000000"/>
          <w:sz w:val="32"/>
          <w:szCs w:val="32"/>
        </w:rPr>
        <w:t>PEMASARAN PRODUK</w:t>
      </w:r>
    </w:p>
    <w:p w14:paraId="6BD15B91" w14:textId="77777777" w:rsidR="00FB0267" w:rsidRDefault="00FB0267" w:rsidP="00FB0267">
      <w:pPr>
        <w:spacing w:after="0"/>
        <w:jc w:val="center"/>
        <w:rPr>
          <w:b/>
          <w:color w:val="000000"/>
          <w:sz w:val="24"/>
          <w:szCs w:val="24"/>
        </w:rPr>
      </w:pPr>
    </w:p>
    <w:p w14:paraId="59B2C3A8" w14:textId="77777777" w:rsidR="00FB0267" w:rsidRDefault="00FB0267" w:rsidP="00FB0267">
      <w:pPr>
        <w:spacing w:after="0"/>
        <w:jc w:val="center"/>
        <w:rPr>
          <w:b/>
          <w:color w:val="000000"/>
          <w:sz w:val="24"/>
          <w:szCs w:val="24"/>
        </w:rPr>
      </w:pPr>
    </w:p>
    <w:p w14:paraId="3A08F925" w14:textId="77777777" w:rsidR="00FB0267" w:rsidRDefault="00FB0267" w:rsidP="00FB0267">
      <w:pPr>
        <w:spacing w:after="0"/>
        <w:jc w:val="center"/>
        <w:rPr>
          <w:b/>
          <w:color w:val="000000"/>
          <w:sz w:val="24"/>
          <w:szCs w:val="24"/>
        </w:rPr>
      </w:pPr>
      <w:r>
        <w:rPr>
          <w:b/>
          <w:noProof/>
          <w:color w:val="000000"/>
          <w:sz w:val="24"/>
          <w:szCs w:val="24"/>
        </w:rPr>
        <w:drawing>
          <wp:inline distT="0" distB="0" distL="0" distR="0" wp14:anchorId="23C981A0" wp14:editId="047E8E34">
            <wp:extent cx="3176062" cy="320040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77932" cy="3202285"/>
                    </a:xfrm>
                    <a:prstGeom prst="rect">
                      <a:avLst/>
                    </a:prstGeom>
                    <a:noFill/>
                    <a:ln>
                      <a:noFill/>
                    </a:ln>
                  </pic:spPr>
                </pic:pic>
              </a:graphicData>
            </a:graphic>
          </wp:inline>
        </w:drawing>
      </w:r>
    </w:p>
    <w:p w14:paraId="054AD69D" w14:textId="77777777" w:rsidR="00FB0267" w:rsidRDefault="00FB0267" w:rsidP="00FB0267">
      <w:pPr>
        <w:spacing w:after="0"/>
        <w:rPr>
          <w:color w:val="000000"/>
          <w:sz w:val="24"/>
          <w:szCs w:val="24"/>
        </w:rPr>
      </w:pPr>
    </w:p>
    <w:p w14:paraId="2317F42B" w14:textId="77777777" w:rsidR="00FB0267" w:rsidRDefault="00FB0267" w:rsidP="00FB0267">
      <w:pPr>
        <w:spacing w:after="0"/>
        <w:rPr>
          <w:b/>
          <w:bCs/>
          <w:color w:val="000000"/>
          <w:sz w:val="28"/>
          <w:szCs w:val="28"/>
          <w:lang w:val="en-US"/>
        </w:rPr>
      </w:pPr>
    </w:p>
    <w:p w14:paraId="68FED2C3" w14:textId="77777777" w:rsidR="00FB0267" w:rsidRDefault="00FB0267" w:rsidP="00FB0267">
      <w:pPr>
        <w:spacing w:after="0"/>
        <w:jc w:val="center"/>
        <w:rPr>
          <w:b/>
          <w:bCs/>
          <w:color w:val="000000"/>
          <w:sz w:val="28"/>
          <w:szCs w:val="28"/>
          <w:lang w:val="en-US"/>
        </w:rPr>
      </w:pPr>
    </w:p>
    <w:p w14:paraId="12E86513" w14:textId="77777777" w:rsidR="00FB0267" w:rsidRPr="00F5414D" w:rsidRDefault="00FB0267" w:rsidP="00FB0267">
      <w:pPr>
        <w:spacing w:after="0"/>
        <w:jc w:val="center"/>
        <w:rPr>
          <w:b/>
          <w:bCs/>
          <w:color w:val="000000"/>
          <w:sz w:val="28"/>
          <w:szCs w:val="28"/>
          <w:lang w:val="en-US"/>
        </w:rPr>
      </w:pPr>
    </w:p>
    <w:p w14:paraId="787A4265" w14:textId="77777777" w:rsidR="00FB0267" w:rsidRPr="00F5414D" w:rsidRDefault="00FB0267" w:rsidP="00FB0267">
      <w:pPr>
        <w:spacing w:after="0"/>
        <w:jc w:val="center"/>
        <w:rPr>
          <w:b/>
          <w:bCs/>
          <w:color w:val="000000"/>
          <w:sz w:val="28"/>
          <w:szCs w:val="28"/>
        </w:rPr>
      </w:pPr>
      <w:r w:rsidRPr="00F5414D">
        <w:rPr>
          <w:b/>
          <w:bCs/>
          <w:color w:val="000000"/>
          <w:sz w:val="28"/>
          <w:szCs w:val="28"/>
        </w:rPr>
        <w:t>Diusulkan Oleh:</w:t>
      </w:r>
    </w:p>
    <w:p w14:paraId="05521B40" w14:textId="77777777" w:rsidR="00FB0267" w:rsidRPr="00FE52A8" w:rsidRDefault="00FB0267" w:rsidP="00FB0267">
      <w:pPr>
        <w:spacing w:after="0"/>
        <w:jc w:val="center"/>
        <w:rPr>
          <w:b/>
          <w:bCs/>
          <w:color w:val="000000"/>
          <w:sz w:val="28"/>
          <w:szCs w:val="28"/>
        </w:rPr>
      </w:pPr>
      <w:bookmarkStart w:id="0" w:name="_Hlk23707792"/>
      <w:r w:rsidRPr="00F5414D">
        <w:rPr>
          <w:b/>
          <w:bCs/>
          <w:color w:val="000000"/>
          <w:sz w:val="28"/>
          <w:szCs w:val="28"/>
          <w:lang w:val="en-US"/>
        </w:rPr>
        <w:t>M Zuhdi Prakoso</w:t>
      </w:r>
      <w:r w:rsidRPr="00F5414D">
        <w:rPr>
          <w:b/>
          <w:bCs/>
          <w:color w:val="000000"/>
          <w:sz w:val="28"/>
          <w:szCs w:val="28"/>
        </w:rPr>
        <w:tab/>
      </w:r>
      <w:r w:rsidRPr="00F5414D">
        <w:rPr>
          <w:b/>
          <w:bCs/>
          <w:color w:val="000000"/>
          <w:sz w:val="28"/>
          <w:szCs w:val="28"/>
        </w:rPr>
        <w:tab/>
      </w:r>
      <w:r w:rsidRPr="00F5414D">
        <w:rPr>
          <w:b/>
          <w:bCs/>
          <w:color w:val="000000"/>
          <w:sz w:val="28"/>
          <w:szCs w:val="28"/>
          <w:lang w:val="en-US"/>
        </w:rPr>
        <w:t>12</w:t>
      </w:r>
      <w:bookmarkEnd w:id="0"/>
      <w:r w:rsidRPr="00F5414D">
        <w:rPr>
          <w:b/>
          <w:bCs/>
          <w:color w:val="000000"/>
          <w:sz w:val="28"/>
          <w:szCs w:val="28"/>
          <w:lang w:val="en-US"/>
        </w:rPr>
        <w:t>11800058</w:t>
      </w:r>
    </w:p>
    <w:p w14:paraId="39EC11C9" w14:textId="77777777" w:rsidR="00FB0267" w:rsidRDefault="00FB0267" w:rsidP="00FB0267">
      <w:pPr>
        <w:spacing w:after="0"/>
        <w:jc w:val="center"/>
        <w:rPr>
          <w:b/>
          <w:bCs/>
          <w:color w:val="000000"/>
          <w:sz w:val="28"/>
          <w:szCs w:val="28"/>
          <w:lang w:val="en-US"/>
        </w:rPr>
      </w:pPr>
    </w:p>
    <w:p w14:paraId="307313F4" w14:textId="77777777" w:rsidR="00FB0267" w:rsidRDefault="00FB0267" w:rsidP="00FB0267">
      <w:pPr>
        <w:spacing w:after="0"/>
        <w:jc w:val="center"/>
        <w:rPr>
          <w:b/>
          <w:bCs/>
          <w:color w:val="000000"/>
          <w:sz w:val="28"/>
          <w:szCs w:val="28"/>
          <w:lang w:val="en-US"/>
        </w:rPr>
      </w:pPr>
    </w:p>
    <w:p w14:paraId="49D13981" w14:textId="77777777" w:rsidR="00FB0267" w:rsidRDefault="00FB0267" w:rsidP="00FB0267">
      <w:pPr>
        <w:spacing w:after="0"/>
        <w:jc w:val="center"/>
        <w:rPr>
          <w:b/>
          <w:bCs/>
          <w:color w:val="000000"/>
          <w:sz w:val="28"/>
          <w:szCs w:val="28"/>
          <w:lang w:val="en-US"/>
        </w:rPr>
      </w:pPr>
    </w:p>
    <w:p w14:paraId="7A97D6BD" w14:textId="77777777" w:rsidR="00FB0267" w:rsidRDefault="00FB0267" w:rsidP="00FB0267">
      <w:pPr>
        <w:spacing w:after="0"/>
        <w:jc w:val="center"/>
        <w:rPr>
          <w:b/>
          <w:bCs/>
          <w:color w:val="000000"/>
          <w:sz w:val="28"/>
          <w:szCs w:val="28"/>
          <w:lang w:val="en-US"/>
        </w:rPr>
      </w:pPr>
    </w:p>
    <w:p w14:paraId="2E15F870" w14:textId="77777777" w:rsidR="00FB0267" w:rsidRPr="00F5414D" w:rsidRDefault="00FB0267" w:rsidP="00FB0267">
      <w:pPr>
        <w:spacing w:after="0"/>
        <w:jc w:val="center"/>
        <w:rPr>
          <w:b/>
          <w:bCs/>
          <w:color w:val="000000"/>
          <w:sz w:val="28"/>
          <w:szCs w:val="28"/>
          <w:lang w:val="en-US"/>
        </w:rPr>
      </w:pPr>
    </w:p>
    <w:p w14:paraId="1BE8AA32" w14:textId="77777777" w:rsidR="00FB0267" w:rsidRDefault="00FB0267" w:rsidP="00FB0267">
      <w:pPr>
        <w:spacing w:after="0"/>
        <w:jc w:val="center"/>
        <w:rPr>
          <w:b/>
          <w:bCs/>
          <w:color w:val="000000"/>
          <w:sz w:val="28"/>
          <w:szCs w:val="28"/>
          <w:lang w:val="en-US"/>
        </w:rPr>
      </w:pPr>
      <w:r w:rsidRPr="00F5414D">
        <w:rPr>
          <w:b/>
          <w:bCs/>
          <w:color w:val="000000"/>
          <w:sz w:val="28"/>
          <w:szCs w:val="28"/>
          <w:lang w:val="en-US"/>
        </w:rPr>
        <w:t>FAKULTAS EKONOMI DAN BISNIS</w:t>
      </w:r>
    </w:p>
    <w:p w14:paraId="47D5FAE8" w14:textId="77777777" w:rsidR="00FB0267" w:rsidRDefault="00FB0267" w:rsidP="00FB0267">
      <w:pPr>
        <w:spacing w:after="0"/>
        <w:jc w:val="center"/>
        <w:rPr>
          <w:b/>
          <w:bCs/>
          <w:color w:val="000000"/>
          <w:sz w:val="28"/>
          <w:szCs w:val="28"/>
          <w:lang w:val="en-US"/>
        </w:rPr>
      </w:pPr>
      <w:r w:rsidRPr="00F5414D">
        <w:rPr>
          <w:b/>
          <w:bCs/>
          <w:color w:val="000000"/>
          <w:sz w:val="28"/>
          <w:szCs w:val="28"/>
          <w:lang w:val="en-US"/>
        </w:rPr>
        <w:t>UNIVERSITAS 17 AGUSTUS 1945 SURABAYA</w:t>
      </w:r>
    </w:p>
    <w:p w14:paraId="77077FB4" w14:textId="77777777" w:rsidR="00FB0267" w:rsidRPr="00F5414D" w:rsidRDefault="00FB0267" w:rsidP="00FB0267">
      <w:pPr>
        <w:spacing w:after="0"/>
        <w:jc w:val="center"/>
        <w:rPr>
          <w:b/>
          <w:bCs/>
          <w:color w:val="000000"/>
          <w:sz w:val="28"/>
          <w:szCs w:val="28"/>
          <w:lang w:val="en-US"/>
        </w:rPr>
      </w:pPr>
    </w:p>
    <w:p w14:paraId="75BB0C08" w14:textId="01351099" w:rsidR="00FB0267" w:rsidRDefault="00FB0267" w:rsidP="00FB0267">
      <w:pPr>
        <w:spacing w:after="0"/>
        <w:jc w:val="center"/>
        <w:rPr>
          <w:b/>
          <w:bCs/>
          <w:color w:val="000000"/>
          <w:sz w:val="28"/>
          <w:szCs w:val="28"/>
          <w:lang w:val="en-US"/>
        </w:rPr>
      </w:pPr>
      <w:r w:rsidRPr="00F5414D">
        <w:rPr>
          <w:b/>
          <w:bCs/>
          <w:color w:val="000000"/>
          <w:sz w:val="28"/>
          <w:szCs w:val="28"/>
        </w:rPr>
        <w:t>20</w:t>
      </w:r>
      <w:r w:rsidRPr="00F5414D">
        <w:rPr>
          <w:b/>
          <w:bCs/>
          <w:color w:val="000000"/>
          <w:sz w:val="28"/>
          <w:szCs w:val="28"/>
          <w:lang w:val="en-US"/>
        </w:rPr>
        <w:t>2</w:t>
      </w:r>
      <w:r>
        <w:rPr>
          <w:b/>
          <w:bCs/>
          <w:color w:val="000000"/>
          <w:sz w:val="28"/>
          <w:szCs w:val="28"/>
          <w:lang w:val="en-US"/>
        </w:rPr>
        <w:t>1</w:t>
      </w:r>
    </w:p>
    <w:p w14:paraId="6BCA6272" w14:textId="4E2F9757" w:rsidR="004F725E" w:rsidRDefault="004F725E" w:rsidP="00FB0267">
      <w:pPr>
        <w:spacing w:after="0"/>
        <w:jc w:val="center"/>
        <w:rPr>
          <w:b/>
          <w:bCs/>
          <w:color w:val="000000"/>
          <w:sz w:val="28"/>
          <w:szCs w:val="28"/>
          <w:lang w:val="en-US"/>
        </w:rPr>
      </w:pPr>
    </w:p>
    <w:p w14:paraId="29C4FD00" w14:textId="77777777" w:rsidR="004F725E" w:rsidRDefault="004F725E" w:rsidP="004F725E">
      <w:pPr>
        <w:spacing w:after="0"/>
        <w:jc w:val="center"/>
        <w:rPr>
          <w:b/>
          <w:bCs/>
          <w:color w:val="000000"/>
          <w:sz w:val="28"/>
          <w:szCs w:val="28"/>
          <w:lang w:val="en-US"/>
        </w:rPr>
      </w:pPr>
      <w:r>
        <w:rPr>
          <w:b/>
          <w:bCs/>
          <w:color w:val="000000"/>
          <w:sz w:val="28"/>
          <w:szCs w:val="28"/>
          <w:lang w:val="en-US"/>
        </w:rPr>
        <w:lastRenderedPageBreak/>
        <w:t>KATA PENGANTAR</w:t>
      </w:r>
    </w:p>
    <w:p w14:paraId="052AB1AF" w14:textId="77777777" w:rsidR="004F725E" w:rsidRDefault="004F725E" w:rsidP="004F725E">
      <w:pPr>
        <w:spacing w:after="0"/>
        <w:jc w:val="center"/>
        <w:rPr>
          <w:b/>
          <w:bCs/>
          <w:color w:val="000000"/>
          <w:sz w:val="28"/>
          <w:szCs w:val="28"/>
          <w:lang w:val="en-US"/>
        </w:rPr>
      </w:pPr>
    </w:p>
    <w:p w14:paraId="51EF4164" w14:textId="77777777" w:rsidR="004F725E" w:rsidRDefault="004F725E" w:rsidP="004F725E">
      <w:pPr>
        <w:spacing w:after="0"/>
        <w:rPr>
          <w:b/>
          <w:bCs/>
          <w:color w:val="000000"/>
          <w:sz w:val="28"/>
          <w:szCs w:val="28"/>
          <w:lang w:val="en-US"/>
        </w:rPr>
      </w:pPr>
    </w:p>
    <w:p w14:paraId="62AC89B8" w14:textId="77777777" w:rsidR="004F725E" w:rsidRDefault="004F725E" w:rsidP="004F725E">
      <w:pPr>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Puji syukur kehadirat Tuhan Yang Maha Esa yang telah memberikan rahmat dan hidayahnya senhingga makalah ini dapat tersusun hingga selesai.</w:t>
      </w:r>
    </w:p>
    <w:p w14:paraId="102C435E" w14:textId="77777777" w:rsidR="004F725E" w:rsidRDefault="004F725E" w:rsidP="004F725E">
      <w:pPr>
        <w:spacing w:after="0" w:line="360" w:lineRule="auto"/>
        <w:rPr>
          <w:rFonts w:ascii="Times New Roman" w:hAnsi="Times New Roman"/>
          <w:color w:val="000000"/>
          <w:sz w:val="24"/>
          <w:szCs w:val="24"/>
          <w:lang w:val="en-US"/>
        </w:rPr>
      </w:pPr>
    </w:p>
    <w:p w14:paraId="0D2139BB" w14:textId="77777777" w:rsidR="004F725E" w:rsidRDefault="004F725E" w:rsidP="004F725E">
      <w:pPr>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Kami berharap semoga makalah ini dapat memberikan pengetahuan dan pengalaman untuk para pembaca. Bahkan kami berharap jauh lagi agar makalah ini bisa pembaca praktekkan dalam kehidupan sehari-hari.</w:t>
      </w:r>
    </w:p>
    <w:p w14:paraId="4EB06079" w14:textId="77777777" w:rsidR="004F725E" w:rsidRDefault="004F725E" w:rsidP="004F725E">
      <w:pPr>
        <w:spacing w:after="0" w:line="360" w:lineRule="auto"/>
        <w:rPr>
          <w:rFonts w:ascii="Times New Roman" w:hAnsi="Times New Roman"/>
          <w:color w:val="000000"/>
          <w:sz w:val="24"/>
          <w:szCs w:val="24"/>
          <w:lang w:val="en-US"/>
        </w:rPr>
      </w:pPr>
    </w:p>
    <w:p w14:paraId="5F71DBDF" w14:textId="77777777" w:rsidR="004F725E" w:rsidRDefault="004F725E" w:rsidP="004F725E">
      <w:pPr>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Kami yakin masih banyak kekurangan dalam penyusunan makalah ini karena keterbatasan pengetahuan dan pengalaman kami. Untuk itu kami sangat mengharapkan kritik dan saran yang membangun dari pembaca demi kesempurnaan makalah ini</w:t>
      </w:r>
    </w:p>
    <w:p w14:paraId="2E0CD2A7" w14:textId="77777777" w:rsidR="004F725E" w:rsidRDefault="004F725E" w:rsidP="004F725E">
      <w:pPr>
        <w:spacing w:after="0" w:line="360" w:lineRule="auto"/>
        <w:rPr>
          <w:rFonts w:ascii="Times New Roman" w:hAnsi="Times New Roman"/>
          <w:color w:val="000000"/>
          <w:sz w:val="24"/>
          <w:szCs w:val="24"/>
          <w:lang w:val="en-US"/>
        </w:rPr>
      </w:pPr>
    </w:p>
    <w:p w14:paraId="3CFA25F0" w14:textId="77777777" w:rsidR="004F725E" w:rsidRDefault="004F725E" w:rsidP="004F725E">
      <w:pPr>
        <w:spacing w:after="0" w:line="360" w:lineRule="auto"/>
        <w:rPr>
          <w:rFonts w:ascii="Times New Roman" w:hAnsi="Times New Roman"/>
          <w:color w:val="000000"/>
          <w:sz w:val="24"/>
          <w:szCs w:val="24"/>
          <w:lang w:val="en-US"/>
        </w:rPr>
      </w:pPr>
    </w:p>
    <w:p w14:paraId="638E36C9" w14:textId="6F02BA89" w:rsidR="004F725E" w:rsidRDefault="004F725E" w:rsidP="004F725E">
      <w:pPr>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Surabaya, 26 Juni 2021</w:t>
      </w:r>
    </w:p>
    <w:p w14:paraId="61D8AB9D" w14:textId="77777777" w:rsidR="004F725E" w:rsidRDefault="004F725E" w:rsidP="004F725E">
      <w:pPr>
        <w:spacing w:after="0" w:line="360" w:lineRule="auto"/>
        <w:rPr>
          <w:rFonts w:ascii="Times New Roman" w:hAnsi="Times New Roman"/>
          <w:color w:val="000000"/>
          <w:sz w:val="24"/>
          <w:szCs w:val="24"/>
          <w:lang w:val="en-US"/>
        </w:rPr>
      </w:pPr>
    </w:p>
    <w:p w14:paraId="503C83C5" w14:textId="77777777" w:rsidR="004F725E" w:rsidRDefault="004F725E" w:rsidP="004F725E">
      <w:pPr>
        <w:spacing w:after="0" w:line="360" w:lineRule="auto"/>
        <w:rPr>
          <w:rFonts w:ascii="Times New Roman" w:hAnsi="Times New Roman"/>
          <w:color w:val="000000"/>
          <w:sz w:val="24"/>
          <w:szCs w:val="24"/>
          <w:lang w:val="en-US"/>
        </w:rPr>
      </w:pPr>
    </w:p>
    <w:p w14:paraId="542C782C" w14:textId="1BDC9E8A" w:rsidR="0015386C" w:rsidRDefault="004F725E" w:rsidP="00D71100">
      <w:pPr>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Penyusun</w:t>
      </w:r>
    </w:p>
    <w:p w14:paraId="79BAD997" w14:textId="103A5E4F" w:rsidR="00D71100" w:rsidRDefault="00D71100" w:rsidP="00D71100">
      <w:pPr>
        <w:spacing w:after="0" w:line="360" w:lineRule="auto"/>
        <w:rPr>
          <w:rFonts w:ascii="Times New Roman" w:hAnsi="Times New Roman"/>
          <w:color w:val="000000"/>
          <w:sz w:val="24"/>
          <w:szCs w:val="24"/>
          <w:lang w:val="en-US"/>
        </w:rPr>
      </w:pPr>
    </w:p>
    <w:p w14:paraId="2A40B845" w14:textId="0FE9F20E" w:rsidR="00D71100" w:rsidRDefault="00D71100" w:rsidP="00D71100">
      <w:pPr>
        <w:spacing w:after="0" w:line="360" w:lineRule="auto"/>
        <w:rPr>
          <w:rFonts w:ascii="Times New Roman" w:hAnsi="Times New Roman"/>
          <w:color w:val="000000"/>
          <w:sz w:val="24"/>
          <w:szCs w:val="24"/>
          <w:lang w:val="en-US"/>
        </w:rPr>
      </w:pPr>
    </w:p>
    <w:p w14:paraId="1CF7C566" w14:textId="685CAA60" w:rsidR="00D71100" w:rsidRDefault="00D71100" w:rsidP="00D71100">
      <w:pPr>
        <w:spacing w:after="0" w:line="360" w:lineRule="auto"/>
        <w:rPr>
          <w:rFonts w:ascii="Times New Roman" w:hAnsi="Times New Roman"/>
          <w:color w:val="000000"/>
          <w:sz w:val="24"/>
          <w:szCs w:val="24"/>
          <w:lang w:val="en-US"/>
        </w:rPr>
      </w:pPr>
    </w:p>
    <w:p w14:paraId="46011A4A" w14:textId="335A5490" w:rsidR="00D71100" w:rsidRDefault="00D71100" w:rsidP="00D71100">
      <w:pPr>
        <w:spacing w:after="0" w:line="360" w:lineRule="auto"/>
        <w:rPr>
          <w:rFonts w:ascii="Times New Roman" w:hAnsi="Times New Roman"/>
          <w:color w:val="000000"/>
          <w:sz w:val="24"/>
          <w:szCs w:val="24"/>
          <w:lang w:val="en-US"/>
        </w:rPr>
      </w:pPr>
    </w:p>
    <w:p w14:paraId="2B6ADD53" w14:textId="3DB977CB" w:rsidR="00D71100" w:rsidRDefault="00D71100" w:rsidP="00D71100">
      <w:pPr>
        <w:spacing w:after="0" w:line="360" w:lineRule="auto"/>
        <w:rPr>
          <w:rFonts w:ascii="Times New Roman" w:hAnsi="Times New Roman"/>
          <w:color w:val="000000"/>
          <w:sz w:val="24"/>
          <w:szCs w:val="24"/>
          <w:lang w:val="en-US"/>
        </w:rPr>
      </w:pPr>
    </w:p>
    <w:p w14:paraId="0F357AE5" w14:textId="11B855FF" w:rsidR="00D71100" w:rsidRDefault="00D71100" w:rsidP="00D71100">
      <w:pPr>
        <w:spacing w:after="0" w:line="360" w:lineRule="auto"/>
        <w:rPr>
          <w:rFonts w:ascii="Times New Roman" w:hAnsi="Times New Roman"/>
          <w:color w:val="000000"/>
          <w:sz w:val="24"/>
          <w:szCs w:val="24"/>
          <w:lang w:val="en-US"/>
        </w:rPr>
      </w:pPr>
    </w:p>
    <w:p w14:paraId="67C7D0F4" w14:textId="77A81F1E" w:rsidR="00D71100" w:rsidRDefault="00D71100" w:rsidP="00D71100">
      <w:pPr>
        <w:spacing w:after="0" w:line="360" w:lineRule="auto"/>
        <w:rPr>
          <w:rFonts w:ascii="Times New Roman" w:hAnsi="Times New Roman"/>
          <w:color w:val="000000"/>
          <w:sz w:val="24"/>
          <w:szCs w:val="24"/>
          <w:lang w:val="en-US"/>
        </w:rPr>
      </w:pPr>
    </w:p>
    <w:p w14:paraId="07BEB31E" w14:textId="39EA4B0F" w:rsidR="00D71100" w:rsidRDefault="00D71100" w:rsidP="00D71100">
      <w:pPr>
        <w:spacing w:after="0" w:line="360" w:lineRule="auto"/>
        <w:rPr>
          <w:rFonts w:ascii="Times New Roman" w:hAnsi="Times New Roman"/>
          <w:color w:val="000000"/>
          <w:sz w:val="24"/>
          <w:szCs w:val="24"/>
          <w:lang w:val="en-US"/>
        </w:rPr>
      </w:pPr>
    </w:p>
    <w:p w14:paraId="6C4E4B06" w14:textId="12A11773" w:rsidR="00D71100" w:rsidRDefault="00D71100" w:rsidP="00D71100">
      <w:pPr>
        <w:spacing w:after="0" w:line="360" w:lineRule="auto"/>
        <w:rPr>
          <w:rFonts w:ascii="Times New Roman" w:hAnsi="Times New Roman"/>
          <w:color w:val="000000"/>
          <w:sz w:val="24"/>
          <w:szCs w:val="24"/>
          <w:lang w:val="en-US"/>
        </w:rPr>
      </w:pPr>
    </w:p>
    <w:p w14:paraId="490D4A67" w14:textId="1DEC3107" w:rsidR="00D71100" w:rsidRDefault="00D71100" w:rsidP="00D71100">
      <w:pPr>
        <w:spacing w:after="0" w:line="360" w:lineRule="auto"/>
        <w:rPr>
          <w:rFonts w:ascii="Times New Roman" w:hAnsi="Times New Roman"/>
          <w:color w:val="000000"/>
          <w:sz w:val="24"/>
          <w:szCs w:val="24"/>
          <w:lang w:val="en-US"/>
        </w:rPr>
      </w:pPr>
    </w:p>
    <w:p w14:paraId="0921AAB2" w14:textId="6B9E1746" w:rsidR="00D71100" w:rsidRDefault="00D71100" w:rsidP="00D71100">
      <w:pPr>
        <w:spacing w:after="0" w:line="360" w:lineRule="auto"/>
        <w:rPr>
          <w:rFonts w:ascii="Times New Roman" w:hAnsi="Times New Roman"/>
          <w:color w:val="000000"/>
          <w:sz w:val="24"/>
          <w:szCs w:val="24"/>
          <w:lang w:val="en-US"/>
        </w:rPr>
      </w:pPr>
    </w:p>
    <w:p w14:paraId="2AEFC381" w14:textId="4B2BF511" w:rsidR="00D71100" w:rsidRDefault="00D71100" w:rsidP="00D71100">
      <w:pPr>
        <w:spacing w:after="0" w:line="360" w:lineRule="auto"/>
        <w:rPr>
          <w:rFonts w:ascii="Times New Roman" w:hAnsi="Times New Roman"/>
          <w:color w:val="000000"/>
          <w:sz w:val="24"/>
          <w:szCs w:val="24"/>
          <w:lang w:val="en-US"/>
        </w:rPr>
      </w:pPr>
    </w:p>
    <w:p w14:paraId="706578C5" w14:textId="7FD71779" w:rsidR="00D71100" w:rsidRDefault="00D71100" w:rsidP="00D71100">
      <w:pPr>
        <w:spacing w:after="0" w:line="360" w:lineRule="auto"/>
        <w:rPr>
          <w:rFonts w:ascii="Times New Roman" w:hAnsi="Times New Roman"/>
          <w:color w:val="000000"/>
          <w:sz w:val="24"/>
          <w:szCs w:val="24"/>
          <w:lang w:val="en-US"/>
        </w:rPr>
      </w:pPr>
    </w:p>
    <w:p w14:paraId="79AC6B2C" w14:textId="66987EAD" w:rsidR="00D71100" w:rsidRDefault="00D71100" w:rsidP="00D71100">
      <w:pPr>
        <w:spacing w:after="0" w:line="360" w:lineRule="auto"/>
        <w:rPr>
          <w:rFonts w:ascii="Times New Roman" w:hAnsi="Times New Roman"/>
          <w:color w:val="000000"/>
          <w:sz w:val="24"/>
          <w:szCs w:val="24"/>
          <w:lang w:val="en-US"/>
        </w:rPr>
      </w:pPr>
    </w:p>
    <w:p w14:paraId="552AEB5D" w14:textId="77777777" w:rsidR="004529B9" w:rsidRPr="00C373BB" w:rsidRDefault="004529B9" w:rsidP="004529B9">
      <w:pPr>
        <w:spacing w:after="0" w:line="360" w:lineRule="auto"/>
        <w:rPr>
          <w:rFonts w:ascii="Times New Roman" w:hAnsi="Times New Roman"/>
          <w:color w:val="000000"/>
          <w:sz w:val="24"/>
          <w:szCs w:val="24"/>
          <w:lang w:val="en-US"/>
        </w:rPr>
      </w:pPr>
    </w:p>
    <w:p w14:paraId="6A94350F" w14:textId="77777777" w:rsidR="004529B9" w:rsidRDefault="004529B9" w:rsidP="004529B9">
      <w:pPr>
        <w:spacing w:after="0"/>
        <w:jc w:val="center"/>
        <w:rPr>
          <w:b/>
          <w:bCs/>
          <w:color w:val="000000"/>
          <w:sz w:val="28"/>
          <w:szCs w:val="28"/>
          <w:lang w:val="en-US"/>
        </w:rPr>
      </w:pPr>
      <w:bookmarkStart w:id="1" w:name="_Hlk75806121"/>
      <w:r>
        <w:rPr>
          <w:b/>
          <w:bCs/>
          <w:color w:val="000000"/>
          <w:sz w:val="28"/>
          <w:szCs w:val="28"/>
          <w:lang w:val="en-US"/>
        </w:rPr>
        <w:lastRenderedPageBreak/>
        <w:t>BAB I</w:t>
      </w:r>
    </w:p>
    <w:p w14:paraId="52C47E54" w14:textId="77777777" w:rsidR="004529B9" w:rsidRDefault="004529B9" w:rsidP="004529B9">
      <w:pPr>
        <w:spacing w:after="0"/>
        <w:jc w:val="center"/>
        <w:rPr>
          <w:b/>
          <w:bCs/>
          <w:color w:val="000000"/>
          <w:sz w:val="28"/>
          <w:szCs w:val="28"/>
          <w:lang w:val="en-US"/>
        </w:rPr>
      </w:pPr>
      <w:r>
        <w:rPr>
          <w:b/>
          <w:bCs/>
          <w:color w:val="000000"/>
          <w:sz w:val="28"/>
          <w:szCs w:val="28"/>
          <w:lang w:val="en-US"/>
        </w:rPr>
        <w:t>PENDAHULUAN</w:t>
      </w:r>
    </w:p>
    <w:p w14:paraId="572F3C59" w14:textId="77777777" w:rsidR="004529B9" w:rsidRDefault="004529B9" w:rsidP="004529B9">
      <w:pPr>
        <w:spacing w:after="0"/>
        <w:jc w:val="center"/>
        <w:rPr>
          <w:b/>
          <w:bCs/>
          <w:color w:val="000000"/>
          <w:sz w:val="28"/>
          <w:szCs w:val="28"/>
          <w:lang w:val="en-US"/>
        </w:rPr>
      </w:pPr>
    </w:p>
    <w:p w14:paraId="4A2B0862" w14:textId="77777777" w:rsidR="004529B9" w:rsidRDefault="004529B9" w:rsidP="004529B9">
      <w:pPr>
        <w:spacing w:after="0"/>
        <w:jc w:val="center"/>
        <w:rPr>
          <w:b/>
          <w:bCs/>
          <w:color w:val="000000"/>
          <w:sz w:val="28"/>
          <w:szCs w:val="28"/>
          <w:lang w:val="en-US"/>
        </w:rPr>
      </w:pPr>
    </w:p>
    <w:p w14:paraId="32BB43F5" w14:textId="7F4CCF77" w:rsidR="004529B9" w:rsidRDefault="004529B9" w:rsidP="00950205">
      <w:pPr>
        <w:pStyle w:val="ListParagraph"/>
        <w:numPr>
          <w:ilvl w:val="1"/>
          <w:numId w:val="1"/>
        </w:numPr>
        <w:spacing w:after="0" w:line="480" w:lineRule="auto"/>
        <w:rPr>
          <w:rFonts w:ascii="Times New Roman" w:hAnsi="Times New Roman"/>
          <w:b/>
          <w:bCs/>
          <w:color w:val="000000"/>
          <w:sz w:val="24"/>
          <w:szCs w:val="24"/>
          <w:lang w:val="en-US"/>
        </w:rPr>
      </w:pPr>
      <w:r w:rsidRPr="000B7D82">
        <w:rPr>
          <w:rFonts w:ascii="Times New Roman" w:hAnsi="Times New Roman"/>
          <w:b/>
          <w:bCs/>
          <w:color w:val="000000"/>
          <w:sz w:val="24"/>
          <w:szCs w:val="24"/>
          <w:lang w:val="en-US"/>
        </w:rPr>
        <w:t>Latar Belakang</w:t>
      </w:r>
    </w:p>
    <w:p w14:paraId="40C013D2" w14:textId="497F8B07" w:rsidR="000854D1" w:rsidRDefault="006F4BAB" w:rsidP="00950205">
      <w:pPr>
        <w:spacing w:after="0" w:line="480" w:lineRule="auto"/>
        <w:ind w:left="720" w:firstLine="720"/>
        <w:jc w:val="both"/>
        <w:rPr>
          <w:rFonts w:ascii="Times New Roman" w:hAnsi="Times New Roman"/>
          <w:color w:val="000000"/>
          <w:sz w:val="24"/>
          <w:szCs w:val="24"/>
          <w:lang w:val="en-US"/>
        </w:rPr>
      </w:pPr>
      <w:r w:rsidRPr="00A52645">
        <w:rPr>
          <w:rFonts w:ascii="Times New Roman" w:hAnsi="Times New Roman"/>
          <w:color w:val="000000"/>
          <w:sz w:val="24"/>
          <w:szCs w:val="24"/>
          <w:lang w:val="en-US"/>
        </w:rPr>
        <w:t>Di era digital ini, peran media sosial sangat membantu bagi pelaku bisnis yang akan memulai suatu usaha</w:t>
      </w:r>
      <w:r>
        <w:rPr>
          <w:rFonts w:ascii="Times New Roman" w:hAnsi="Times New Roman"/>
          <w:color w:val="000000"/>
          <w:sz w:val="24"/>
          <w:szCs w:val="24"/>
          <w:lang w:val="en-US"/>
        </w:rPr>
        <w:t xml:space="preserve"> baru. Teknik pemasaran dengan menggunakan media sosial sangat membantu di era digital saat ini, karena kita tidak perlu lagi menghabiskan banyak tenaga, banyak waktu untuk mempromosikan hasil usaha atau produk kita kepada konsumen. Di era digital ini juga terdapat banyak sekali platform digital untuk menampung usaha-usaha baru yang berfungsi sebagai media atau alat untuk memasarkan sebuah produk yang ingin kita pasarkan.</w:t>
      </w:r>
    </w:p>
    <w:p w14:paraId="3D056ED3" w14:textId="0A80AC20" w:rsidR="00CB2C66" w:rsidRPr="00CB2C66" w:rsidRDefault="00CB2C66" w:rsidP="00950205">
      <w:pPr>
        <w:spacing w:after="0" w:line="480" w:lineRule="auto"/>
        <w:ind w:left="720" w:firstLine="720"/>
        <w:jc w:val="both"/>
        <w:rPr>
          <w:rFonts w:ascii="Times New Roman" w:hAnsi="Times New Roman"/>
          <w:color w:val="000000"/>
          <w:sz w:val="24"/>
          <w:szCs w:val="24"/>
          <w:lang w:val="en-US"/>
        </w:rPr>
      </w:pPr>
      <w:r w:rsidRPr="00CB2C66">
        <w:rPr>
          <w:rFonts w:ascii="Times New Roman" w:hAnsi="Times New Roman"/>
          <w:sz w:val="24"/>
          <w:szCs w:val="24"/>
        </w:rPr>
        <w:t>Perekonomian global yang semakin tidak menentu disertai dengan banyaknya negara di dunia yang mengalami krisis ekonomi termasuk Indonesia, maka para pelaku usaha harus dapat menciptakan produk yang memiliki daya saing dan nilai kompetitif. Untuk memenangkan persaingan usaha tersebut dibutuhkan inovasi dan kreativitas sebagai modal utama produk yang dihasilkannya.</w:t>
      </w:r>
      <w:r>
        <w:rPr>
          <w:rStyle w:val="FootnoteReference"/>
          <w:rFonts w:ascii="Times New Roman" w:hAnsi="Times New Roman"/>
          <w:sz w:val="24"/>
          <w:szCs w:val="24"/>
        </w:rPr>
        <w:footnoteReference w:id="1"/>
      </w:r>
    </w:p>
    <w:p w14:paraId="01CB16EF" w14:textId="65FAAA6C" w:rsidR="00BB2B1E" w:rsidRDefault="00F17F38" w:rsidP="00950205">
      <w:pPr>
        <w:spacing w:after="0" w:line="480" w:lineRule="auto"/>
        <w:ind w:left="720" w:firstLine="720"/>
        <w:jc w:val="both"/>
        <w:rPr>
          <w:rFonts w:ascii="Times New Roman" w:hAnsi="Times New Roman"/>
          <w:color w:val="000000"/>
          <w:sz w:val="24"/>
          <w:szCs w:val="24"/>
          <w:shd w:val="clear" w:color="auto" w:fill="FFFFFF"/>
        </w:rPr>
      </w:pPr>
      <w:r w:rsidRPr="00F17F38">
        <w:rPr>
          <w:rFonts w:ascii="Times New Roman" w:hAnsi="Times New Roman"/>
          <w:color w:val="000000"/>
          <w:sz w:val="24"/>
          <w:szCs w:val="24"/>
          <w:shd w:val="clear" w:color="auto" w:fill="FFFFFF"/>
        </w:rPr>
        <w:t xml:space="preserve">Setiap perusahan perdagangan pasti menginginkan produk penjualannya laku sebanyak mungkin. Maka dari itu perusahan tersebut memerlukan strategi </w:t>
      </w:r>
      <w:r>
        <w:rPr>
          <w:rFonts w:ascii="Times New Roman" w:hAnsi="Times New Roman"/>
          <w:color w:val="000000"/>
          <w:sz w:val="24"/>
          <w:szCs w:val="24"/>
          <w:shd w:val="clear" w:color="auto" w:fill="FFFFFF"/>
        </w:rPr>
        <w:t>t</w:t>
      </w:r>
      <w:r w:rsidRPr="00F17F38">
        <w:rPr>
          <w:rFonts w:ascii="Times New Roman" w:hAnsi="Times New Roman"/>
          <w:color w:val="000000"/>
          <w:sz w:val="24"/>
          <w:szCs w:val="24"/>
          <w:shd w:val="clear" w:color="auto" w:fill="FFFFFF"/>
        </w:rPr>
        <w:t xml:space="preserve">ata cara pemasaran yang baik dan benar supaya penjualannya meningkat. Salah satunya menggunakan analisis transaksi / transaction analysis agar dapat mengetahui minat dan keinginan konsumen apa saja yang akan dibeli. Metode FP-Growth ini sangatlah tepat karena dapat menentukan item apa yang paling banyak dibeli oleh konsumen. </w:t>
      </w:r>
      <w:r w:rsidRPr="00F17F38">
        <w:rPr>
          <w:rFonts w:ascii="Times New Roman" w:hAnsi="Times New Roman"/>
          <w:color w:val="000000"/>
          <w:sz w:val="24"/>
          <w:szCs w:val="24"/>
          <w:shd w:val="clear" w:color="auto" w:fill="FFFFFF"/>
        </w:rPr>
        <w:lastRenderedPageBreak/>
        <w:t>Penelitian ini bertujuan agar perusahaan dapat meningkatkan pemasaran produknya yang mana meningkatkan penjualannya.</w:t>
      </w:r>
      <w:r>
        <w:rPr>
          <w:rStyle w:val="FootnoteReference"/>
          <w:rFonts w:ascii="Times New Roman" w:hAnsi="Times New Roman"/>
          <w:color w:val="000000"/>
          <w:sz w:val="24"/>
          <w:szCs w:val="24"/>
          <w:shd w:val="clear" w:color="auto" w:fill="FFFFFF"/>
        </w:rPr>
        <w:footnoteReference w:id="2"/>
      </w:r>
    </w:p>
    <w:p w14:paraId="0D598E0A" w14:textId="77777777" w:rsidR="00F17F38" w:rsidRPr="00F17F38" w:rsidRDefault="00F17F38" w:rsidP="00950205">
      <w:pPr>
        <w:spacing w:after="0" w:line="480" w:lineRule="auto"/>
        <w:ind w:left="720" w:firstLine="720"/>
        <w:jc w:val="both"/>
        <w:rPr>
          <w:rFonts w:ascii="Times New Roman" w:hAnsi="Times New Roman"/>
          <w:b/>
          <w:bCs/>
          <w:color w:val="000000"/>
          <w:sz w:val="24"/>
          <w:szCs w:val="24"/>
          <w:lang w:val="en-US"/>
        </w:rPr>
      </w:pPr>
    </w:p>
    <w:p w14:paraId="54FBF376" w14:textId="77777777" w:rsidR="000854D1" w:rsidRDefault="000854D1" w:rsidP="00950205">
      <w:pPr>
        <w:pStyle w:val="ListParagraph"/>
        <w:numPr>
          <w:ilvl w:val="1"/>
          <w:numId w:val="1"/>
        </w:numPr>
        <w:spacing w:after="0" w:line="480" w:lineRule="auto"/>
        <w:rPr>
          <w:rFonts w:ascii="Times New Roman" w:hAnsi="Times New Roman"/>
          <w:b/>
          <w:bCs/>
          <w:color w:val="000000"/>
          <w:sz w:val="24"/>
          <w:szCs w:val="24"/>
          <w:lang w:val="en-US"/>
        </w:rPr>
      </w:pPr>
      <w:r>
        <w:rPr>
          <w:rFonts w:ascii="Times New Roman" w:hAnsi="Times New Roman"/>
          <w:b/>
          <w:bCs/>
          <w:color w:val="000000"/>
          <w:sz w:val="24"/>
          <w:szCs w:val="24"/>
          <w:lang w:val="en-US"/>
        </w:rPr>
        <w:t>Rumusan Masalah</w:t>
      </w:r>
    </w:p>
    <w:p w14:paraId="7A33DCF3" w14:textId="70395505" w:rsidR="000854D1" w:rsidRPr="009D5343" w:rsidRDefault="000854D1" w:rsidP="00950205">
      <w:pPr>
        <w:pStyle w:val="ListParagraph"/>
        <w:numPr>
          <w:ilvl w:val="0"/>
          <w:numId w:val="4"/>
        </w:numPr>
        <w:spacing w:after="0" w:line="480" w:lineRule="auto"/>
        <w:rPr>
          <w:rFonts w:ascii="Times New Roman" w:hAnsi="Times New Roman"/>
          <w:b/>
          <w:bCs/>
          <w:color w:val="000000"/>
          <w:sz w:val="24"/>
          <w:szCs w:val="24"/>
          <w:lang w:val="en-US"/>
        </w:rPr>
      </w:pPr>
      <w:r w:rsidRPr="000854D1">
        <w:rPr>
          <w:rFonts w:ascii="Times New Roman" w:hAnsi="Times New Roman"/>
          <w:color w:val="000000"/>
          <w:sz w:val="24"/>
          <w:szCs w:val="24"/>
          <w:lang w:val="en-US"/>
        </w:rPr>
        <w:t xml:space="preserve">Apa </w:t>
      </w:r>
      <w:r w:rsidR="006F4BAB">
        <w:rPr>
          <w:rFonts w:ascii="Times New Roman" w:hAnsi="Times New Roman"/>
          <w:color w:val="000000"/>
          <w:sz w:val="24"/>
          <w:szCs w:val="24"/>
          <w:lang w:val="en-US"/>
        </w:rPr>
        <w:t>pengertian digital marketing</w:t>
      </w:r>
      <w:r w:rsidRPr="000854D1">
        <w:rPr>
          <w:rFonts w:ascii="Times New Roman" w:hAnsi="Times New Roman"/>
          <w:color w:val="000000"/>
          <w:sz w:val="24"/>
          <w:szCs w:val="24"/>
          <w:lang w:val="en-US"/>
        </w:rPr>
        <w:t>?</w:t>
      </w:r>
    </w:p>
    <w:p w14:paraId="627F9C12" w14:textId="6EEED96F" w:rsidR="009D5343" w:rsidRPr="000854D1" w:rsidRDefault="009D5343" w:rsidP="00950205">
      <w:pPr>
        <w:pStyle w:val="ListParagraph"/>
        <w:numPr>
          <w:ilvl w:val="0"/>
          <w:numId w:val="4"/>
        </w:numPr>
        <w:spacing w:after="0" w:line="480" w:lineRule="auto"/>
        <w:rPr>
          <w:rFonts w:ascii="Times New Roman" w:hAnsi="Times New Roman"/>
          <w:b/>
          <w:bCs/>
          <w:color w:val="000000"/>
          <w:sz w:val="24"/>
          <w:szCs w:val="24"/>
          <w:lang w:val="en-US"/>
        </w:rPr>
      </w:pPr>
      <w:r>
        <w:rPr>
          <w:rFonts w:ascii="Times New Roman" w:hAnsi="Times New Roman"/>
          <w:color w:val="000000"/>
          <w:sz w:val="24"/>
          <w:szCs w:val="24"/>
          <w:lang w:val="en-US"/>
        </w:rPr>
        <w:t>Apa pengertian media sosial?</w:t>
      </w:r>
    </w:p>
    <w:p w14:paraId="7EAD5E4F" w14:textId="27C29AAF" w:rsidR="000854D1" w:rsidRPr="000854D1" w:rsidRDefault="000854D1" w:rsidP="00950205">
      <w:pPr>
        <w:pStyle w:val="ListParagraph"/>
        <w:numPr>
          <w:ilvl w:val="0"/>
          <w:numId w:val="4"/>
        </w:numPr>
        <w:spacing w:after="0" w:line="480" w:lineRule="auto"/>
        <w:rPr>
          <w:rFonts w:ascii="Times New Roman" w:hAnsi="Times New Roman"/>
          <w:b/>
          <w:bCs/>
          <w:color w:val="000000"/>
          <w:sz w:val="24"/>
          <w:szCs w:val="24"/>
          <w:lang w:val="en-US"/>
        </w:rPr>
      </w:pPr>
      <w:r w:rsidRPr="000854D1">
        <w:rPr>
          <w:rFonts w:ascii="Times New Roman" w:hAnsi="Times New Roman"/>
          <w:color w:val="000000"/>
          <w:sz w:val="24"/>
          <w:szCs w:val="24"/>
          <w:lang w:val="en-US"/>
        </w:rPr>
        <w:t xml:space="preserve">Apa </w:t>
      </w:r>
      <w:r w:rsidR="006F4BAB" w:rsidRPr="000854D1">
        <w:rPr>
          <w:rFonts w:ascii="Times New Roman" w:hAnsi="Times New Roman"/>
          <w:color w:val="000000"/>
          <w:sz w:val="24"/>
          <w:szCs w:val="24"/>
          <w:lang w:val="en-US"/>
        </w:rPr>
        <w:t>pemanfaatan media sosial sebagai pemasaran</w:t>
      </w:r>
      <w:r w:rsidRPr="000854D1">
        <w:rPr>
          <w:rFonts w:ascii="Times New Roman" w:hAnsi="Times New Roman"/>
          <w:color w:val="000000"/>
          <w:sz w:val="24"/>
          <w:szCs w:val="24"/>
          <w:lang w:val="en-US"/>
        </w:rPr>
        <w:t>?</w:t>
      </w:r>
    </w:p>
    <w:p w14:paraId="1785B3BB" w14:textId="77777777" w:rsidR="000854D1" w:rsidRPr="000854D1" w:rsidRDefault="000854D1" w:rsidP="00950205">
      <w:pPr>
        <w:pStyle w:val="ListParagraph"/>
        <w:numPr>
          <w:ilvl w:val="0"/>
          <w:numId w:val="4"/>
        </w:numPr>
        <w:spacing w:after="0" w:line="480" w:lineRule="auto"/>
        <w:rPr>
          <w:rFonts w:ascii="Times New Roman" w:hAnsi="Times New Roman"/>
          <w:b/>
          <w:bCs/>
          <w:color w:val="000000"/>
          <w:sz w:val="24"/>
          <w:szCs w:val="24"/>
          <w:lang w:val="en-US"/>
        </w:rPr>
      </w:pPr>
      <w:r w:rsidRPr="000854D1">
        <w:rPr>
          <w:rFonts w:ascii="Times New Roman" w:hAnsi="Times New Roman"/>
          <w:color w:val="000000"/>
          <w:sz w:val="24"/>
          <w:szCs w:val="24"/>
          <w:lang w:val="en-US"/>
        </w:rPr>
        <w:t>Apa keunggulan sosial media marketing?</w:t>
      </w:r>
    </w:p>
    <w:p w14:paraId="648D51B9" w14:textId="365B3304" w:rsidR="00950205" w:rsidRPr="00950205" w:rsidRDefault="000854D1" w:rsidP="00950205">
      <w:pPr>
        <w:pStyle w:val="ListParagraph"/>
        <w:numPr>
          <w:ilvl w:val="0"/>
          <w:numId w:val="4"/>
        </w:numPr>
        <w:spacing w:after="0" w:line="480" w:lineRule="auto"/>
        <w:rPr>
          <w:rFonts w:ascii="Times New Roman" w:hAnsi="Times New Roman"/>
          <w:b/>
          <w:bCs/>
          <w:color w:val="000000"/>
          <w:sz w:val="24"/>
          <w:szCs w:val="24"/>
          <w:lang w:val="en-US"/>
        </w:rPr>
      </w:pPr>
      <w:r w:rsidRPr="000854D1">
        <w:rPr>
          <w:rFonts w:ascii="Times New Roman" w:hAnsi="Times New Roman"/>
          <w:color w:val="000000"/>
          <w:sz w:val="24"/>
          <w:szCs w:val="24"/>
          <w:lang w:val="en-US"/>
        </w:rPr>
        <w:t>Apa pengaruh penggunaan sosial media marketing?</w:t>
      </w:r>
    </w:p>
    <w:p w14:paraId="73C79E76" w14:textId="1B8EBB96" w:rsidR="004529B9" w:rsidRPr="004529B9" w:rsidRDefault="000854D1" w:rsidP="00950205">
      <w:pPr>
        <w:pStyle w:val="ListParagraph"/>
        <w:numPr>
          <w:ilvl w:val="1"/>
          <w:numId w:val="1"/>
        </w:numPr>
        <w:spacing w:after="0" w:line="480" w:lineRule="auto"/>
        <w:rPr>
          <w:rFonts w:ascii="Times New Roman" w:hAnsi="Times New Roman"/>
          <w:b/>
          <w:bCs/>
          <w:color w:val="000000"/>
          <w:sz w:val="24"/>
          <w:szCs w:val="24"/>
          <w:lang w:val="en-US"/>
        </w:rPr>
      </w:pPr>
      <w:r>
        <w:rPr>
          <w:rFonts w:ascii="Times New Roman" w:hAnsi="Times New Roman"/>
          <w:b/>
          <w:bCs/>
          <w:color w:val="000000"/>
          <w:sz w:val="24"/>
          <w:szCs w:val="24"/>
          <w:lang w:val="en-US"/>
        </w:rPr>
        <w:t>Tujuan</w:t>
      </w:r>
    </w:p>
    <w:p w14:paraId="7AE8B971" w14:textId="71192409" w:rsidR="004529B9" w:rsidRPr="009D5343" w:rsidRDefault="000854D1" w:rsidP="00950205">
      <w:pPr>
        <w:pStyle w:val="ListParagraph"/>
        <w:numPr>
          <w:ilvl w:val="0"/>
          <w:numId w:val="3"/>
        </w:numPr>
        <w:spacing w:after="0" w:line="480" w:lineRule="auto"/>
        <w:rPr>
          <w:rFonts w:ascii="Times New Roman" w:hAnsi="Times New Roman"/>
          <w:b/>
          <w:bCs/>
          <w:color w:val="000000"/>
          <w:sz w:val="24"/>
          <w:szCs w:val="24"/>
          <w:lang w:val="en-US"/>
        </w:rPr>
      </w:pPr>
      <w:r>
        <w:rPr>
          <w:rFonts w:ascii="Times New Roman" w:hAnsi="Times New Roman"/>
          <w:color w:val="000000"/>
          <w:sz w:val="24"/>
          <w:szCs w:val="24"/>
          <w:lang w:val="en-US"/>
        </w:rPr>
        <w:t xml:space="preserve">Untuk mengetahui </w:t>
      </w:r>
      <w:r w:rsidR="006F4BAB">
        <w:rPr>
          <w:rFonts w:ascii="Times New Roman" w:hAnsi="Times New Roman"/>
          <w:color w:val="000000"/>
          <w:sz w:val="24"/>
          <w:szCs w:val="24"/>
          <w:lang w:val="en-US"/>
        </w:rPr>
        <w:t>digital marketing</w:t>
      </w:r>
    </w:p>
    <w:p w14:paraId="2D3BFB01" w14:textId="75B44931" w:rsidR="009D5343" w:rsidRPr="009D5343" w:rsidRDefault="009D5343" w:rsidP="009D5343">
      <w:pPr>
        <w:pStyle w:val="ListParagraph"/>
        <w:numPr>
          <w:ilvl w:val="0"/>
          <w:numId w:val="3"/>
        </w:numPr>
        <w:spacing w:after="0" w:line="480" w:lineRule="auto"/>
        <w:rPr>
          <w:rFonts w:ascii="Times New Roman" w:hAnsi="Times New Roman"/>
          <w:b/>
          <w:bCs/>
          <w:color w:val="000000"/>
          <w:sz w:val="24"/>
          <w:szCs w:val="24"/>
          <w:lang w:val="en-US"/>
        </w:rPr>
      </w:pPr>
      <w:r>
        <w:rPr>
          <w:rFonts w:ascii="Times New Roman" w:hAnsi="Times New Roman"/>
          <w:color w:val="000000"/>
          <w:sz w:val="24"/>
          <w:szCs w:val="24"/>
          <w:lang w:val="en-US"/>
        </w:rPr>
        <w:t xml:space="preserve">Untuk mengetahui </w:t>
      </w:r>
      <w:r>
        <w:rPr>
          <w:rFonts w:ascii="Times New Roman" w:hAnsi="Times New Roman"/>
          <w:color w:val="000000"/>
          <w:sz w:val="24"/>
          <w:szCs w:val="24"/>
          <w:lang w:val="en-US"/>
        </w:rPr>
        <w:t>media sosial</w:t>
      </w:r>
    </w:p>
    <w:p w14:paraId="18619B41" w14:textId="6C8862D4" w:rsidR="004529B9" w:rsidRPr="004529B9" w:rsidRDefault="000854D1" w:rsidP="00950205">
      <w:pPr>
        <w:pStyle w:val="ListParagraph"/>
        <w:numPr>
          <w:ilvl w:val="0"/>
          <w:numId w:val="3"/>
        </w:numPr>
        <w:spacing w:after="0" w:line="480" w:lineRule="auto"/>
        <w:rPr>
          <w:rFonts w:ascii="Times New Roman" w:hAnsi="Times New Roman"/>
          <w:b/>
          <w:bCs/>
          <w:color w:val="000000"/>
          <w:sz w:val="24"/>
          <w:szCs w:val="24"/>
          <w:lang w:val="en-US"/>
        </w:rPr>
      </w:pPr>
      <w:r>
        <w:rPr>
          <w:rFonts w:ascii="Times New Roman" w:hAnsi="Times New Roman"/>
          <w:color w:val="000000"/>
          <w:sz w:val="24"/>
          <w:szCs w:val="24"/>
          <w:lang w:val="en-US"/>
        </w:rPr>
        <w:t xml:space="preserve">Untuk mengetahui </w:t>
      </w:r>
      <w:r w:rsidRPr="000854D1">
        <w:rPr>
          <w:rFonts w:ascii="Times New Roman" w:hAnsi="Times New Roman"/>
          <w:color w:val="000000"/>
          <w:sz w:val="24"/>
          <w:szCs w:val="24"/>
          <w:lang w:val="en-US"/>
        </w:rPr>
        <w:t>karakteristik sosial media marketing</w:t>
      </w:r>
      <w:r>
        <w:rPr>
          <w:rFonts w:ascii="Times New Roman" w:hAnsi="Times New Roman"/>
          <w:color w:val="000000"/>
          <w:sz w:val="24"/>
          <w:szCs w:val="24"/>
          <w:lang w:val="en-US"/>
        </w:rPr>
        <w:t xml:space="preserve"> </w:t>
      </w:r>
    </w:p>
    <w:p w14:paraId="61850A43" w14:textId="2068C9C0" w:rsidR="004529B9" w:rsidRPr="004529B9" w:rsidRDefault="000854D1" w:rsidP="00950205">
      <w:pPr>
        <w:pStyle w:val="ListParagraph"/>
        <w:numPr>
          <w:ilvl w:val="0"/>
          <w:numId w:val="3"/>
        </w:numPr>
        <w:spacing w:after="0" w:line="480" w:lineRule="auto"/>
        <w:rPr>
          <w:rFonts w:ascii="Times New Roman" w:hAnsi="Times New Roman"/>
          <w:b/>
          <w:bCs/>
          <w:color w:val="000000"/>
          <w:sz w:val="24"/>
          <w:szCs w:val="24"/>
          <w:lang w:val="en-US"/>
        </w:rPr>
      </w:pPr>
      <w:r>
        <w:rPr>
          <w:rFonts w:ascii="Times New Roman" w:hAnsi="Times New Roman"/>
          <w:color w:val="000000"/>
          <w:sz w:val="24"/>
          <w:szCs w:val="24"/>
          <w:lang w:val="en-US"/>
        </w:rPr>
        <w:t xml:space="preserve">Untuk mengetahui </w:t>
      </w:r>
      <w:r w:rsidRPr="000854D1">
        <w:rPr>
          <w:rFonts w:ascii="Times New Roman" w:hAnsi="Times New Roman"/>
          <w:color w:val="000000"/>
          <w:sz w:val="24"/>
          <w:szCs w:val="24"/>
          <w:lang w:val="en-US"/>
        </w:rPr>
        <w:t>keunggulan sosial media marketing</w:t>
      </w:r>
    </w:p>
    <w:p w14:paraId="34647349" w14:textId="6F10826B" w:rsidR="004529B9" w:rsidRPr="000854D1" w:rsidRDefault="000854D1" w:rsidP="00950205">
      <w:pPr>
        <w:pStyle w:val="ListParagraph"/>
        <w:numPr>
          <w:ilvl w:val="0"/>
          <w:numId w:val="3"/>
        </w:numPr>
        <w:spacing w:after="0" w:line="480" w:lineRule="auto"/>
        <w:rPr>
          <w:rFonts w:ascii="Times New Roman" w:hAnsi="Times New Roman"/>
          <w:b/>
          <w:bCs/>
          <w:color w:val="000000"/>
          <w:sz w:val="24"/>
          <w:szCs w:val="24"/>
          <w:lang w:val="en-US"/>
        </w:rPr>
      </w:pPr>
      <w:r>
        <w:rPr>
          <w:rFonts w:ascii="Times New Roman" w:hAnsi="Times New Roman"/>
          <w:color w:val="000000"/>
          <w:sz w:val="24"/>
          <w:szCs w:val="24"/>
          <w:lang w:val="en-US"/>
        </w:rPr>
        <w:t xml:space="preserve">Untuk mengetahui </w:t>
      </w:r>
      <w:r w:rsidRPr="000854D1">
        <w:rPr>
          <w:rFonts w:ascii="Times New Roman" w:hAnsi="Times New Roman"/>
          <w:color w:val="000000"/>
          <w:sz w:val="24"/>
          <w:szCs w:val="24"/>
          <w:lang w:val="en-US"/>
        </w:rPr>
        <w:t>pengaruh penggunaan sosial media marketing</w:t>
      </w:r>
    </w:p>
    <w:p w14:paraId="0EB48121" w14:textId="3493C5C3" w:rsidR="000854D1" w:rsidRDefault="000854D1" w:rsidP="00950205">
      <w:pPr>
        <w:spacing w:after="0" w:line="480" w:lineRule="auto"/>
        <w:rPr>
          <w:rFonts w:ascii="Times New Roman" w:hAnsi="Times New Roman"/>
          <w:b/>
          <w:bCs/>
          <w:color w:val="000000"/>
          <w:sz w:val="24"/>
          <w:szCs w:val="24"/>
          <w:lang w:val="en-US"/>
        </w:rPr>
      </w:pPr>
    </w:p>
    <w:p w14:paraId="2416949F" w14:textId="115055E1" w:rsidR="000854D1" w:rsidRDefault="000854D1" w:rsidP="00950205">
      <w:pPr>
        <w:spacing w:after="0" w:line="480" w:lineRule="auto"/>
        <w:rPr>
          <w:rFonts w:ascii="Times New Roman" w:hAnsi="Times New Roman"/>
          <w:b/>
          <w:bCs/>
          <w:color w:val="000000"/>
          <w:sz w:val="24"/>
          <w:szCs w:val="24"/>
          <w:lang w:val="en-US"/>
        </w:rPr>
      </w:pPr>
    </w:p>
    <w:p w14:paraId="51FB6278" w14:textId="33FD653E" w:rsidR="000854D1" w:rsidRDefault="000854D1" w:rsidP="00950205">
      <w:pPr>
        <w:spacing w:after="0" w:line="480" w:lineRule="auto"/>
        <w:rPr>
          <w:rFonts w:ascii="Times New Roman" w:hAnsi="Times New Roman"/>
          <w:b/>
          <w:bCs/>
          <w:color w:val="000000"/>
          <w:sz w:val="24"/>
          <w:szCs w:val="24"/>
          <w:lang w:val="en-US"/>
        </w:rPr>
      </w:pPr>
    </w:p>
    <w:p w14:paraId="1B21D896" w14:textId="7C7EBCE5" w:rsidR="000854D1" w:rsidRDefault="000854D1" w:rsidP="00950205">
      <w:pPr>
        <w:spacing w:after="0" w:line="480" w:lineRule="auto"/>
        <w:rPr>
          <w:rFonts w:ascii="Times New Roman" w:hAnsi="Times New Roman"/>
          <w:b/>
          <w:bCs/>
          <w:color w:val="000000"/>
          <w:sz w:val="24"/>
          <w:szCs w:val="24"/>
          <w:lang w:val="en-US"/>
        </w:rPr>
      </w:pPr>
    </w:p>
    <w:p w14:paraId="25218532" w14:textId="11FF8723" w:rsidR="000854D1" w:rsidRDefault="000854D1" w:rsidP="00950205">
      <w:pPr>
        <w:spacing w:after="0" w:line="480" w:lineRule="auto"/>
        <w:rPr>
          <w:rFonts w:ascii="Times New Roman" w:hAnsi="Times New Roman"/>
          <w:b/>
          <w:bCs/>
          <w:color w:val="000000"/>
          <w:sz w:val="24"/>
          <w:szCs w:val="24"/>
          <w:lang w:val="en-US"/>
        </w:rPr>
      </w:pPr>
    </w:p>
    <w:p w14:paraId="12F0177E" w14:textId="1FC20515" w:rsidR="000854D1" w:rsidRDefault="000854D1" w:rsidP="00950205">
      <w:pPr>
        <w:spacing w:after="0" w:line="480" w:lineRule="auto"/>
        <w:rPr>
          <w:rFonts w:ascii="Times New Roman" w:hAnsi="Times New Roman"/>
          <w:b/>
          <w:bCs/>
          <w:color w:val="000000"/>
          <w:sz w:val="24"/>
          <w:szCs w:val="24"/>
          <w:lang w:val="en-US"/>
        </w:rPr>
      </w:pPr>
    </w:p>
    <w:p w14:paraId="7149B4F7" w14:textId="33B06CBB" w:rsidR="000854D1" w:rsidRDefault="000854D1" w:rsidP="00950205">
      <w:pPr>
        <w:spacing w:after="0" w:line="480" w:lineRule="auto"/>
        <w:rPr>
          <w:rFonts w:ascii="Times New Roman" w:hAnsi="Times New Roman"/>
          <w:b/>
          <w:bCs/>
          <w:color w:val="000000"/>
          <w:sz w:val="24"/>
          <w:szCs w:val="24"/>
          <w:lang w:val="en-US"/>
        </w:rPr>
      </w:pPr>
    </w:p>
    <w:p w14:paraId="1248054C" w14:textId="6FFFF366" w:rsidR="000854D1" w:rsidRDefault="000854D1" w:rsidP="00950205">
      <w:pPr>
        <w:spacing w:after="0" w:line="480" w:lineRule="auto"/>
        <w:rPr>
          <w:rFonts w:ascii="Times New Roman" w:hAnsi="Times New Roman"/>
          <w:b/>
          <w:bCs/>
          <w:color w:val="000000"/>
          <w:sz w:val="24"/>
          <w:szCs w:val="24"/>
          <w:lang w:val="en-US"/>
        </w:rPr>
      </w:pPr>
    </w:p>
    <w:p w14:paraId="378BD149" w14:textId="09E8BC28" w:rsidR="000854D1" w:rsidRDefault="000854D1" w:rsidP="00950205">
      <w:pPr>
        <w:spacing w:after="0" w:line="480" w:lineRule="auto"/>
        <w:rPr>
          <w:rFonts w:ascii="Times New Roman" w:hAnsi="Times New Roman"/>
          <w:b/>
          <w:bCs/>
          <w:color w:val="000000"/>
          <w:sz w:val="24"/>
          <w:szCs w:val="24"/>
          <w:lang w:val="en-US"/>
        </w:rPr>
      </w:pPr>
    </w:p>
    <w:p w14:paraId="057424E2" w14:textId="53B7A2CE" w:rsidR="00C80EB0" w:rsidRDefault="00C80EB0" w:rsidP="00950205">
      <w:pPr>
        <w:spacing w:after="0" w:line="480" w:lineRule="auto"/>
        <w:rPr>
          <w:rFonts w:ascii="Times New Roman" w:hAnsi="Times New Roman"/>
          <w:b/>
          <w:bCs/>
          <w:color w:val="000000"/>
          <w:sz w:val="24"/>
          <w:szCs w:val="24"/>
          <w:lang w:val="en-US"/>
        </w:rPr>
      </w:pPr>
    </w:p>
    <w:p w14:paraId="23828420" w14:textId="0DA5D3C5" w:rsidR="00C80EB0" w:rsidRPr="004F3DE0" w:rsidRDefault="00C80EB0" w:rsidP="00950205">
      <w:pPr>
        <w:spacing w:after="0" w:line="480" w:lineRule="auto"/>
        <w:jc w:val="center"/>
        <w:rPr>
          <w:rFonts w:ascii="Times New Roman" w:hAnsi="Times New Roman"/>
          <w:b/>
          <w:bCs/>
          <w:color w:val="000000"/>
          <w:sz w:val="24"/>
          <w:szCs w:val="24"/>
          <w:lang w:val="en-US"/>
        </w:rPr>
      </w:pPr>
      <w:r>
        <w:rPr>
          <w:rFonts w:ascii="Times New Roman" w:hAnsi="Times New Roman"/>
          <w:b/>
          <w:bCs/>
          <w:color w:val="000000"/>
          <w:sz w:val="24"/>
          <w:szCs w:val="24"/>
          <w:lang w:val="en-US"/>
        </w:rPr>
        <w:t>BAB</w:t>
      </w:r>
      <w:r w:rsidRPr="004F3DE0">
        <w:rPr>
          <w:rFonts w:ascii="Times New Roman" w:hAnsi="Times New Roman"/>
          <w:b/>
          <w:bCs/>
          <w:color w:val="000000"/>
          <w:sz w:val="24"/>
          <w:szCs w:val="24"/>
          <w:lang w:val="en-US"/>
        </w:rPr>
        <w:t xml:space="preserve"> II</w:t>
      </w:r>
    </w:p>
    <w:p w14:paraId="61137FFD" w14:textId="196A8F5E" w:rsidR="00C80EB0" w:rsidRDefault="00C80EB0" w:rsidP="00950205">
      <w:pPr>
        <w:spacing w:after="0" w:line="480" w:lineRule="auto"/>
        <w:jc w:val="center"/>
        <w:rPr>
          <w:rFonts w:ascii="Times New Roman" w:hAnsi="Times New Roman"/>
          <w:b/>
          <w:bCs/>
          <w:color w:val="000000"/>
          <w:sz w:val="24"/>
          <w:szCs w:val="24"/>
          <w:lang w:val="en-US"/>
        </w:rPr>
      </w:pPr>
      <w:r>
        <w:rPr>
          <w:rFonts w:ascii="Times New Roman" w:hAnsi="Times New Roman"/>
          <w:b/>
          <w:bCs/>
          <w:color w:val="000000"/>
          <w:sz w:val="24"/>
          <w:szCs w:val="24"/>
          <w:lang w:val="en-US"/>
        </w:rPr>
        <w:t>PEMBAHASAN</w:t>
      </w:r>
    </w:p>
    <w:p w14:paraId="4421E7E0" w14:textId="77777777" w:rsidR="00C80EB0" w:rsidRDefault="00C80EB0" w:rsidP="00950205">
      <w:pPr>
        <w:spacing w:after="0" w:line="480" w:lineRule="auto"/>
        <w:rPr>
          <w:rFonts w:ascii="Times New Roman" w:hAnsi="Times New Roman"/>
          <w:b/>
          <w:bCs/>
          <w:color w:val="000000"/>
          <w:sz w:val="24"/>
          <w:szCs w:val="24"/>
          <w:lang w:val="en-US"/>
        </w:rPr>
      </w:pPr>
    </w:p>
    <w:p w14:paraId="6CDB5CDF" w14:textId="33448029" w:rsidR="00C80EB0" w:rsidRDefault="006F4BAB" w:rsidP="00950205">
      <w:pPr>
        <w:pStyle w:val="ListParagraph"/>
        <w:numPr>
          <w:ilvl w:val="1"/>
          <w:numId w:val="5"/>
        </w:numPr>
        <w:spacing w:after="0" w:line="480" w:lineRule="auto"/>
        <w:jc w:val="both"/>
        <w:rPr>
          <w:rFonts w:ascii="Times New Roman" w:hAnsi="Times New Roman"/>
          <w:b/>
          <w:bCs/>
          <w:color w:val="000000"/>
          <w:sz w:val="24"/>
          <w:szCs w:val="24"/>
          <w:lang w:val="en-US"/>
        </w:rPr>
      </w:pPr>
      <w:r>
        <w:rPr>
          <w:rFonts w:ascii="Times New Roman" w:hAnsi="Times New Roman"/>
          <w:b/>
          <w:bCs/>
          <w:color w:val="000000"/>
          <w:sz w:val="24"/>
          <w:szCs w:val="24"/>
          <w:lang w:val="en-US"/>
        </w:rPr>
        <w:t>Pengertian Digital Marketing</w:t>
      </w:r>
    </w:p>
    <w:p w14:paraId="69DCC092" w14:textId="2EB6ABDE" w:rsidR="006F4BAB" w:rsidRDefault="00950205" w:rsidP="00950205">
      <w:pPr>
        <w:spacing w:after="0" w:line="480" w:lineRule="auto"/>
        <w:ind w:left="284" w:firstLine="284"/>
        <w:jc w:val="both"/>
        <w:rPr>
          <w:rFonts w:ascii="Times New Roman" w:hAnsi="Times New Roman"/>
          <w:color w:val="000000"/>
          <w:sz w:val="24"/>
          <w:szCs w:val="24"/>
          <w:lang w:val="en-US"/>
        </w:rPr>
      </w:pPr>
      <w:r w:rsidRPr="00950205">
        <w:rPr>
          <w:rFonts w:ascii="Times New Roman" w:hAnsi="Times New Roman"/>
          <w:color w:val="000000"/>
          <w:sz w:val="24"/>
          <w:szCs w:val="24"/>
          <w:lang w:val="en-US"/>
        </w:rPr>
        <w:t>Digital Marketing merupakan suatu kegiatan pemasaran atau promosi sebuah produk dengan menggunakan media digital atau internet yang memudahkan kita selain mempromosikan suatu produk juga untuk berkomunikasi kepada konsumen terkait dengan produk yang kita juga.</w:t>
      </w:r>
      <w:r>
        <w:rPr>
          <w:rFonts w:ascii="Times New Roman" w:hAnsi="Times New Roman"/>
          <w:sz w:val="24"/>
          <w:szCs w:val="24"/>
        </w:rPr>
        <w:t xml:space="preserve"> </w:t>
      </w:r>
      <w:r w:rsidR="00EB3500">
        <w:rPr>
          <w:rFonts w:ascii="Times New Roman" w:hAnsi="Times New Roman"/>
          <w:color w:val="000000"/>
          <w:sz w:val="24"/>
          <w:szCs w:val="24"/>
          <w:lang w:val="en-US"/>
        </w:rPr>
        <w:t>Tujuan digital marketing adalah untuk memudahkan sebuah perusahaan dalam menarik konsumen dan calon konsumen secara cepat. Dengan adanya digital marketing mengakibatkan persaingan yang sehat antara perusahaan satu dengan yang lain untuk bersaing membuat sebuah inovasi yang menarik untuk ditampilkan dalam pemasarannya di dunia maya.</w:t>
      </w:r>
    </w:p>
    <w:p w14:paraId="30EC334C" w14:textId="77777777" w:rsidR="009D5343" w:rsidRDefault="009D5343" w:rsidP="00950205">
      <w:pPr>
        <w:spacing w:after="0" w:line="480" w:lineRule="auto"/>
        <w:ind w:left="284" w:firstLine="284"/>
        <w:jc w:val="both"/>
        <w:rPr>
          <w:rFonts w:ascii="Times New Roman" w:hAnsi="Times New Roman"/>
          <w:color w:val="000000"/>
          <w:sz w:val="24"/>
          <w:szCs w:val="24"/>
          <w:lang w:val="en-US"/>
        </w:rPr>
      </w:pPr>
    </w:p>
    <w:p w14:paraId="1390A27F" w14:textId="32C9A018" w:rsidR="009D5343" w:rsidRDefault="009D5343" w:rsidP="009D5343">
      <w:pPr>
        <w:pStyle w:val="ListParagraph"/>
        <w:numPr>
          <w:ilvl w:val="1"/>
          <w:numId w:val="5"/>
        </w:numPr>
        <w:spacing w:after="0" w:line="480" w:lineRule="auto"/>
        <w:jc w:val="both"/>
        <w:rPr>
          <w:rFonts w:ascii="Times New Roman" w:hAnsi="Times New Roman"/>
          <w:b/>
          <w:bCs/>
          <w:color w:val="000000"/>
          <w:sz w:val="24"/>
          <w:szCs w:val="24"/>
          <w:lang w:val="en-US"/>
        </w:rPr>
      </w:pPr>
      <w:r>
        <w:rPr>
          <w:rFonts w:ascii="Times New Roman" w:hAnsi="Times New Roman"/>
          <w:b/>
          <w:bCs/>
          <w:color w:val="000000"/>
          <w:sz w:val="24"/>
          <w:szCs w:val="24"/>
          <w:lang w:val="en-US"/>
        </w:rPr>
        <w:t xml:space="preserve">Pengertian </w:t>
      </w:r>
      <w:r>
        <w:rPr>
          <w:rFonts w:ascii="Times New Roman" w:hAnsi="Times New Roman"/>
          <w:b/>
          <w:bCs/>
          <w:color w:val="000000"/>
          <w:sz w:val="24"/>
          <w:szCs w:val="24"/>
          <w:lang w:val="en-US"/>
        </w:rPr>
        <w:t>Media Sosial</w:t>
      </w:r>
    </w:p>
    <w:p w14:paraId="7C0F7808" w14:textId="3F98F7AC" w:rsidR="009D5343" w:rsidRPr="009D5343" w:rsidRDefault="009D5343" w:rsidP="009D5343">
      <w:pPr>
        <w:pStyle w:val="ListParagraph"/>
        <w:spacing w:after="0" w:line="480" w:lineRule="auto"/>
        <w:ind w:left="360" w:firstLine="360"/>
        <w:jc w:val="both"/>
        <w:rPr>
          <w:rFonts w:ascii="Times New Roman" w:hAnsi="Times New Roman"/>
          <w:b/>
          <w:bCs/>
          <w:color w:val="000000"/>
          <w:sz w:val="24"/>
          <w:szCs w:val="24"/>
          <w:lang w:val="en-US"/>
        </w:rPr>
      </w:pPr>
      <w:r w:rsidRPr="009D5343">
        <w:rPr>
          <w:rFonts w:ascii="Times New Roman" w:hAnsi="Times New Roman"/>
          <w:sz w:val="24"/>
          <w:szCs w:val="24"/>
        </w:rPr>
        <w:t>Kaplan dan Haenlin (2010) mendifinisikan Media Sosial adalah suatu grup aplikasi berbasis internet yang menggunkan ideologi dan tehnologi Web 2.0, dimana pengguna dapat membuat atau bertukar informasi pada aplikasi tersebut. Beberapa media sosial yang sangat digemari dan memiliki jutaan pengguna di Indonesia adalah Facebook, Twitter, Instagram, Youtube, Blog, dan lainnya.</w:t>
      </w:r>
      <w:r>
        <w:rPr>
          <w:rStyle w:val="FootnoteReference"/>
          <w:rFonts w:ascii="Times New Roman" w:hAnsi="Times New Roman"/>
          <w:sz w:val="24"/>
          <w:szCs w:val="24"/>
        </w:rPr>
        <w:footnoteReference w:id="3"/>
      </w:r>
    </w:p>
    <w:p w14:paraId="0ED711F1" w14:textId="6AC6D572" w:rsidR="00EB3500" w:rsidRDefault="00EB3500" w:rsidP="009D5343">
      <w:pPr>
        <w:spacing w:after="0" w:line="480" w:lineRule="auto"/>
        <w:jc w:val="both"/>
        <w:rPr>
          <w:rFonts w:ascii="Times New Roman" w:hAnsi="Times New Roman"/>
          <w:color w:val="000000"/>
          <w:sz w:val="24"/>
          <w:szCs w:val="24"/>
          <w:lang w:val="en-US"/>
        </w:rPr>
      </w:pPr>
    </w:p>
    <w:p w14:paraId="68F76FB9" w14:textId="77777777" w:rsidR="009D5343" w:rsidRPr="00EB3500" w:rsidRDefault="009D5343" w:rsidP="009D5343">
      <w:pPr>
        <w:spacing w:after="0" w:line="480" w:lineRule="auto"/>
        <w:jc w:val="both"/>
        <w:rPr>
          <w:rFonts w:ascii="Times New Roman" w:hAnsi="Times New Roman"/>
          <w:color w:val="000000"/>
          <w:sz w:val="24"/>
          <w:szCs w:val="24"/>
          <w:lang w:val="en-US"/>
        </w:rPr>
      </w:pPr>
    </w:p>
    <w:p w14:paraId="7BDEA5E9" w14:textId="77777777" w:rsidR="006F4BAB" w:rsidRDefault="006F4BAB" w:rsidP="00950205">
      <w:pPr>
        <w:pStyle w:val="ListParagraph"/>
        <w:numPr>
          <w:ilvl w:val="1"/>
          <w:numId w:val="5"/>
        </w:numPr>
        <w:spacing w:after="0" w:line="480" w:lineRule="auto"/>
        <w:jc w:val="both"/>
        <w:rPr>
          <w:rFonts w:ascii="Times New Roman" w:hAnsi="Times New Roman"/>
          <w:b/>
          <w:bCs/>
          <w:color w:val="000000"/>
          <w:sz w:val="24"/>
          <w:szCs w:val="24"/>
          <w:lang w:val="en-US"/>
        </w:rPr>
      </w:pPr>
      <w:r w:rsidRPr="000B7D82">
        <w:rPr>
          <w:rFonts w:ascii="Times New Roman" w:hAnsi="Times New Roman"/>
          <w:b/>
          <w:bCs/>
          <w:color w:val="000000"/>
          <w:sz w:val="24"/>
          <w:szCs w:val="24"/>
          <w:lang w:val="en-US"/>
        </w:rPr>
        <w:lastRenderedPageBreak/>
        <w:t>Pe</w:t>
      </w:r>
      <w:r>
        <w:rPr>
          <w:rFonts w:ascii="Times New Roman" w:hAnsi="Times New Roman"/>
          <w:b/>
          <w:bCs/>
          <w:color w:val="000000"/>
          <w:sz w:val="24"/>
          <w:szCs w:val="24"/>
          <w:lang w:val="en-US"/>
        </w:rPr>
        <w:t>manfaatan Media Sosial Dalam Pemasaran</w:t>
      </w:r>
    </w:p>
    <w:p w14:paraId="278FCBF7" w14:textId="44C280AB" w:rsidR="006F4BAB" w:rsidRDefault="006F4BAB" w:rsidP="00950205">
      <w:pPr>
        <w:spacing w:after="0" w:line="480" w:lineRule="auto"/>
        <w:ind w:left="284" w:firstLine="360"/>
        <w:jc w:val="both"/>
        <w:rPr>
          <w:rFonts w:ascii="Times New Roman" w:hAnsi="Times New Roman"/>
          <w:color w:val="000000"/>
          <w:sz w:val="24"/>
          <w:szCs w:val="24"/>
          <w:lang w:val="en-US"/>
        </w:rPr>
      </w:pPr>
      <w:r w:rsidRPr="00A52645">
        <w:rPr>
          <w:rFonts w:ascii="Times New Roman" w:hAnsi="Times New Roman"/>
          <w:color w:val="000000"/>
          <w:sz w:val="24"/>
          <w:szCs w:val="24"/>
          <w:lang w:val="en-US"/>
        </w:rPr>
        <w:t>Di era digital ini, peran media sosial sangat membantu bagi pelaku bisnis yang akan memulai suatu usaha</w:t>
      </w:r>
      <w:r>
        <w:rPr>
          <w:rFonts w:ascii="Times New Roman" w:hAnsi="Times New Roman"/>
          <w:color w:val="000000"/>
          <w:sz w:val="24"/>
          <w:szCs w:val="24"/>
          <w:lang w:val="en-US"/>
        </w:rPr>
        <w:t xml:space="preserve"> baru. Teknik pemasaran dengan menggunakan media sosial sangat membantu di era digital saat ini, karena kita tidak perlu lagi menghabiskan banyak tenaga, banyak waktu untuk mempromosikan hasil usaha atau produk kita kepada konsumen.</w:t>
      </w:r>
      <w:r w:rsidR="00481938">
        <w:rPr>
          <w:rStyle w:val="FootnoteReference"/>
          <w:rFonts w:ascii="Times New Roman" w:hAnsi="Times New Roman"/>
          <w:color w:val="000000"/>
          <w:sz w:val="24"/>
          <w:szCs w:val="24"/>
          <w:lang w:val="en-US"/>
        </w:rPr>
        <w:footnoteReference w:id="4"/>
      </w:r>
      <w:r>
        <w:rPr>
          <w:rFonts w:ascii="Times New Roman" w:hAnsi="Times New Roman"/>
          <w:color w:val="000000"/>
          <w:sz w:val="24"/>
          <w:szCs w:val="24"/>
          <w:lang w:val="en-US"/>
        </w:rPr>
        <w:t xml:space="preserve"> Di era digital ini juga terdapat banyak sekali platform digital untuk menampung usaha-usaha baru yang berfungsi sebagai media atau alat untuk memasarkan sebuah produk yang ingin kita pasarkan. Adapun manfaat pemasaran melalui media </w:t>
      </w:r>
      <w:proofErr w:type="gramStart"/>
      <w:r>
        <w:rPr>
          <w:rFonts w:ascii="Times New Roman" w:hAnsi="Times New Roman"/>
          <w:color w:val="000000"/>
          <w:sz w:val="24"/>
          <w:szCs w:val="24"/>
          <w:lang w:val="en-US"/>
        </w:rPr>
        <w:t>sosial :</w:t>
      </w:r>
      <w:proofErr w:type="gramEnd"/>
    </w:p>
    <w:p w14:paraId="529080FF" w14:textId="77777777" w:rsidR="006F4BAB" w:rsidRDefault="006F4BAB" w:rsidP="00950205">
      <w:pPr>
        <w:pStyle w:val="ListParagraph"/>
        <w:numPr>
          <w:ilvl w:val="0"/>
          <w:numId w:val="6"/>
        </w:numPr>
        <w:spacing w:after="0" w:line="480" w:lineRule="auto"/>
        <w:jc w:val="both"/>
        <w:rPr>
          <w:rFonts w:ascii="Times New Roman" w:hAnsi="Times New Roman"/>
          <w:color w:val="000000"/>
          <w:sz w:val="24"/>
          <w:szCs w:val="24"/>
          <w:lang w:val="en-US"/>
        </w:rPr>
      </w:pPr>
      <w:r>
        <w:rPr>
          <w:rFonts w:ascii="Times New Roman" w:hAnsi="Times New Roman"/>
          <w:color w:val="000000"/>
          <w:sz w:val="24"/>
          <w:szCs w:val="24"/>
          <w:lang w:val="en-US"/>
        </w:rPr>
        <w:t>Membangun dan menarik minat masyarakat</w:t>
      </w:r>
    </w:p>
    <w:p w14:paraId="0CB18E4E" w14:textId="77777777" w:rsidR="006F4BAB" w:rsidRDefault="006F4BAB" w:rsidP="00950205">
      <w:pPr>
        <w:pStyle w:val="ListParagraph"/>
        <w:numPr>
          <w:ilvl w:val="0"/>
          <w:numId w:val="6"/>
        </w:numPr>
        <w:spacing w:after="0" w:line="480" w:lineRule="auto"/>
        <w:jc w:val="both"/>
        <w:rPr>
          <w:rFonts w:ascii="Times New Roman" w:hAnsi="Times New Roman"/>
          <w:color w:val="000000"/>
          <w:sz w:val="24"/>
          <w:szCs w:val="24"/>
          <w:lang w:val="en-US"/>
        </w:rPr>
      </w:pPr>
      <w:r>
        <w:rPr>
          <w:rFonts w:ascii="Times New Roman" w:hAnsi="Times New Roman"/>
          <w:color w:val="000000"/>
          <w:sz w:val="24"/>
          <w:szCs w:val="24"/>
          <w:lang w:val="en-US"/>
        </w:rPr>
        <w:t>Membantu menemukan konsumen dan memperluas target pasar</w:t>
      </w:r>
    </w:p>
    <w:p w14:paraId="12AD0DBF" w14:textId="77777777" w:rsidR="006F4BAB" w:rsidRDefault="006F4BAB" w:rsidP="00950205">
      <w:pPr>
        <w:pStyle w:val="ListParagraph"/>
        <w:numPr>
          <w:ilvl w:val="0"/>
          <w:numId w:val="6"/>
        </w:numPr>
        <w:spacing w:after="0" w:line="480" w:lineRule="auto"/>
        <w:jc w:val="both"/>
        <w:rPr>
          <w:rFonts w:ascii="Times New Roman" w:hAnsi="Times New Roman"/>
          <w:color w:val="000000"/>
          <w:sz w:val="24"/>
          <w:szCs w:val="24"/>
          <w:lang w:val="en-US"/>
        </w:rPr>
      </w:pPr>
      <w:r>
        <w:rPr>
          <w:rFonts w:ascii="Times New Roman" w:hAnsi="Times New Roman"/>
          <w:color w:val="000000"/>
          <w:sz w:val="24"/>
          <w:szCs w:val="24"/>
          <w:lang w:val="en-US"/>
        </w:rPr>
        <w:t>Memudahkan mendapat feedback secara langsung</w:t>
      </w:r>
    </w:p>
    <w:p w14:paraId="13F50FD6" w14:textId="77777777" w:rsidR="006F4BAB" w:rsidRDefault="006F4BAB" w:rsidP="00950205">
      <w:pPr>
        <w:pStyle w:val="ListParagraph"/>
        <w:numPr>
          <w:ilvl w:val="0"/>
          <w:numId w:val="6"/>
        </w:numPr>
        <w:spacing w:after="0" w:line="480" w:lineRule="auto"/>
        <w:jc w:val="both"/>
        <w:rPr>
          <w:rFonts w:ascii="Times New Roman" w:hAnsi="Times New Roman"/>
          <w:color w:val="000000"/>
          <w:sz w:val="24"/>
          <w:szCs w:val="24"/>
          <w:lang w:val="en-US"/>
        </w:rPr>
      </w:pPr>
      <w:r>
        <w:rPr>
          <w:rFonts w:ascii="Times New Roman" w:hAnsi="Times New Roman"/>
          <w:color w:val="000000"/>
          <w:sz w:val="24"/>
          <w:szCs w:val="24"/>
          <w:lang w:val="en-US"/>
        </w:rPr>
        <w:t>Mengembangkan target pasar</w:t>
      </w:r>
    </w:p>
    <w:p w14:paraId="3B6D481A" w14:textId="77777777" w:rsidR="006F4BAB" w:rsidRPr="004A2B21" w:rsidRDefault="006F4BAB" w:rsidP="00950205">
      <w:pPr>
        <w:pStyle w:val="ListParagraph"/>
        <w:numPr>
          <w:ilvl w:val="0"/>
          <w:numId w:val="6"/>
        </w:numPr>
        <w:spacing w:after="0" w:line="480" w:lineRule="auto"/>
        <w:jc w:val="both"/>
        <w:rPr>
          <w:rFonts w:ascii="Times New Roman" w:hAnsi="Times New Roman"/>
          <w:color w:val="000000"/>
          <w:sz w:val="24"/>
          <w:szCs w:val="24"/>
          <w:lang w:val="en-US"/>
        </w:rPr>
      </w:pPr>
      <w:r>
        <w:rPr>
          <w:rFonts w:ascii="Times New Roman" w:hAnsi="Times New Roman"/>
          <w:color w:val="000000"/>
          <w:sz w:val="24"/>
          <w:szCs w:val="24"/>
          <w:lang w:val="en-US"/>
        </w:rPr>
        <w:t>Meingkatkan jumlah penjualan produk</w:t>
      </w:r>
    </w:p>
    <w:p w14:paraId="52DF4B6B" w14:textId="7E8CD545" w:rsidR="00A52645" w:rsidRDefault="00A52645" w:rsidP="00950205">
      <w:pPr>
        <w:pStyle w:val="ListParagraph"/>
        <w:spacing w:after="0" w:line="480" w:lineRule="auto"/>
        <w:ind w:left="360"/>
        <w:jc w:val="both"/>
        <w:rPr>
          <w:rFonts w:ascii="Times New Roman" w:hAnsi="Times New Roman"/>
          <w:b/>
          <w:bCs/>
          <w:color w:val="000000"/>
          <w:sz w:val="24"/>
          <w:szCs w:val="24"/>
          <w:lang w:val="en-US"/>
        </w:rPr>
      </w:pPr>
    </w:p>
    <w:p w14:paraId="20E2D9E9" w14:textId="3338FE89" w:rsidR="00A52645" w:rsidRDefault="006F4BAB" w:rsidP="00950205">
      <w:pPr>
        <w:pStyle w:val="ListParagraph"/>
        <w:numPr>
          <w:ilvl w:val="1"/>
          <w:numId w:val="5"/>
        </w:numPr>
        <w:spacing w:after="0" w:line="480" w:lineRule="auto"/>
        <w:jc w:val="both"/>
        <w:rPr>
          <w:rFonts w:ascii="Times New Roman" w:hAnsi="Times New Roman"/>
          <w:b/>
          <w:bCs/>
          <w:color w:val="000000"/>
          <w:sz w:val="24"/>
          <w:szCs w:val="24"/>
          <w:lang w:val="en-US"/>
        </w:rPr>
      </w:pPr>
      <w:r>
        <w:rPr>
          <w:rFonts w:ascii="Times New Roman" w:hAnsi="Times New Roman"/>
          <w:b/>
          <w:bCs/>
          <w:color w:val="000000"/>
          <w:sz w:val="24"/>
          <w:szCs w:val="24"/>
          <w:lang w:val="en-US"/>
        </w:rPr>
        <w:t>Keunggulan Sosial Media Marketing</w:t>
      </w:r>
    </w:p>
    <w:p w14:paraId="2C899D7F" w14:textId="04DF1F70" w:rsidR="006F4BAB" w:rsidRDefault="006F4BAB" w:rsidP="00950205">
      <w:pPr>
        <w:spacing w:after="0" w:line="480" w:lineRule="auto"/>
        <w:ind w:left="426" w:firstLine="360"/>
        <w:jc w:val="both"/>
        <w:rPr>
          <w:rFonts w:ascii="Times New Roman" w:hAnsi="Times New Roman"/>
          <w:color w:val="000000"/>
          <w:sz w:val="24"/>
          <w:szCs w:val="24"/>
          <w:lang w:val="en-US"/>
        </w:rPr>
      </w:pPr>
      <w:r>
        <w:rPr>
          <w:rFonts w:ascii="Times New Roman" w:hAnsi="Times New Roman"/>
          <w:color w:val="000000"/>
          <w:sz w:val="24"/>
          <w:szCs w:val="24"/>
          <w:lang w:val="en-US"/>
        </w:rPr>
        <w:t>D</w:t>
      </w:r>
      <w:r w:rsidRPr="006F4BAB">
        <w:rPr>
          <w:rFonts w:ascii="Times New Roman" w:hAnsi="Times New Roman"/>
          <w:color w:val="000000"/>
          <w:sz w:val="24"/>
          <w:szCs w:val="24"/>
          <w:lang w:val="en-US"/>
        </w:rPr>
        <w:t xml:space="preserve">i era moders saat ini </w:t>
      </w:r>
      <w:r>
        <w:rPr>
          <w:rFonts w:ascii="Times New Roman" w:hAnsi="Times New Roman"/>
          <w:color w:val="000000"/>
          <w:sz w:val="24"/>
          <w:szCs w:val="24"/>
          <w:lang w:val="en-US"/>
        </w:rPr>
        <w:t xml:space="preserve">kita dimanjakan oleh media sosial marketing untuk memudahkan kita dalam memilih barang sesuai kebutuhan kita dengan sangat mudah. Pada saat ini kita tidak perlu lagi pergi ke suatu tempat untuk membeli sebuah barang melainkan hanya duduk, memesan, dan menunggu barang itu datang ke tempat kita. Ada beberapa kelebihan dari sosial media </w:t>
      </w:r>
      <w:proofErr w:type="gramStart"/>
      <w:r>
        <w:rPr>
          <w:rFonts w:ascii="Times New Roman" w:hAnsi="Times New Roman"/>
          <w:color w:val="000000"/>
          <w:sz w:val="24"/>
          <w:szCs w:val="24"/>
          <w:lang w:val="en-US"/>
        </w:rPr>
        <w:t>marketing :</w:t>
      </w:r>
      <w:proofErr w:type="gramEnd"/>
    </w:p>
    <w:p w14:paraId="7EC5C2C2" w14:textId="58044A0E" w:rsidR="006F4BAB" w:rsidRDefault="006F4BAB" w:rsidP="00950205">
      <w:pPr>
        <w:pStyle w:val="ListParagraph"/>
        <w:numPr>
          <w:ilvl w:val="0"/>
          <w:numId w:val="7"/>
        </w:numPr>
        <w:spacing w:after="0" w:line="480" w:lineRule="auto"/>
        <w:jc w:val="both"/>
        <w:rPr>
          <w:rFonts w:ascii="Times New Roman" w:hAnsi="Times New Roman"/>
          <w:color w:val="000000"/>
          <w:sz w:val="24"/>
          <w:szCs w:val="24"/>
          <w:lang w:val="en-US"/>
        </w:rPr>
      </w:pPr>
      <w:r>
        <w:rPr>
          <w:rFonts w:ascii="Times New Roman" w:hAnsi="Times New Roman"/>
          <w:color w:val="000000"/>
          <w:sz w:val="24"/>
          <w:szCs w:val="24"/>
          <w:lang w:val="en-US"/>
        </w:rPr>
        <w:t xml:space="preserve">Flexible </w:t>
      </w:r>
    </w:p>
    <w:p w14:paraId="3799E3D6" w14:textId="32A9B959" w:rsidR="006F4BAB" w:rsidRDefault="006F4BAB" w:rsidP="00950205">
      <w:pPr>
        <w:pStyle w:val="ListParagraph"/>
        <w:numPr>
          <w:ilvl w:val="0"/>
          <w:numId w:val="7"/>
        </w:numPr>
        <w:spacing w:after="0" w:line="480" w:lineRule="auto"/>
        <w:jc w:val="both"/>
        <w:rPr>
          <w:rFonts w:ascii="Times New Roman" w:hAnsi="Times New Roman"/>
          <w:color w:val="000000"/>
          <w:sz w:val="24"/>
          <w:szCs w:val="24"/>
          <w:lang w:val="en-US"/>
        </w:rPr>
      </w:pPr>
      <w:r>
        <w:rPr>
          <w:rFonts w:ascii="Times New Roman" w:hAnsi="Times New Roman"/>
          <w:color w:val="000000"/>
          <w:sz w:val="24"/>
          <w:szCs w:val="24"/>
          <w:lang w:val="en-US"/>
        </w:rPr>
        <w:t>Biaya operasi yang murah</w:t>
      </w:r>
    </w:p>
    <w:p w14:paraId="34385EBA" w14:textId="0A72A773" w:rsidR="006F4BAB" w:rsidRDefault="006F4BAB" w:rsidP="00950205">
      <w:pPr>
        <w:pStyle w:val="ListParagraph"/>
        <w:numPr>
          <w:ilvl w:val="0"/>
          <w:numId w:val="7"/>
        </w:numPr>
        <w:spacing w:after="0" w:line="480" w:lineRule="auto"/>
        <w:jc w:val="both"/>
        <w:rPr>
          <w:rFonts w:ascii="Times New Roman" w:hAnsi="Times New Roman"/>
          <w:color w:val="000000"/>
          <w:sz w:val="24"/>
          <w:szCs w:val="24"/>
          <w:lang w:val="en-US"/>
        </w:rPr>
      </w:pPr>
      <w:r>
        <w:rPr>
          <w:rFonts w:ascii="Times New Roman" w:hAnsi="Times New Roman"/>
          <w:color w:val="000000"/>
          <w:sz w:val="24"/>
          <w:szCs w:val="24"/>
          <w:lang w:val="en-US"/>
        </w:rPr>
        <w:t>Memiliki akses yang luas</w:t>
      </w:r>
    </w:p>
    <w:p w14:paraId="6B8E8E0A" w14:textId="375ED31B" w:rsidR="006F4BAB" w:rsidRDefault="006F4BAB" w:rsidP="00950205">
      <w:pPr>
        <w:pStyle w:val="ListParagraph"/>
        <w:numPr>
          <w:ilvl w:val="0"/>
          <w:numId w:val="7"/>
        </w:numPr>
        <w:spacing w:after="0" w:line="480" w:lineRule="auto"/>
        <w:jc w:val="both"/>
        <w:rPr>
          <w:rFonts w:ascii="Times New Roman" w:hAnsi="Times New Roman"/>
          <w:color w:val="000000"/>
          <w:sz w:val="24"/>
          <w:szCs w:val="24"/>
          <w:lang w:val="en-US"/>
        </w:rPr>
      </w:pPr>
      <w:r>
        <w:rPr>
          <w:rFonts w:ascii="Times New Roman" w:hAnsi="Times New Roman"/>
          <w:color w:val="000000"/>
          <w:sz w:val="24"/>
          <w:szCs w:val="24"/>
          <w:lang w:val="en-US"/>
        </w:rPr>
        <w:lastRenderedPageBreak/>
        <w:t>Cara pengoprasian yang mudah</w:t>
      </w:r>
    </w:p>
    <w:p w14:paraId="4BD583A8" w14:textId="062EE656" w:rsidR="006F4BAB" w:rsidRPr="006F4BAB" w:rsidRDefault="006F4BAB" w:rsidP="00950205">
      <w:pPr>
        <w:spacing w:after="0" w:line="480" w:lineRule="auto"/>
        <w:jc w:val="both"/>
        <w:rPr>
          <w:rFonts w:ascii="Times New Roman" w:hAnsi="Times New Roman"/>
          <w:color w:val="000000"/>
          <w:sz w:val="24"/>
          <w:szCs w:val="24"/>
          <w:lang w:val="en-US"/>
        </w:rPr>
      </w:pPr>
    </w:p>
    <w:p w14:paraId="07489E2A" w14:textId="7A8C6A13" w:rsidR="00A52645" w:rsidRDefault="006A0FEC" w:rsidP="00950205">
      <w:pPr>
        <w:pStyle w:val="ListParagraph"/>
        <w:numPr>
          <w:ilvl w:val="1"/>
          <w:numId w:val="5"/>
        </w:numPr>
        <w:spacing w:after="0" w:line="480" w:lineRule="auto"/>
        <w:jc w:val="both"/>
        <w:rPr>
          <w:rFonts w:ascii="Times New Roman" w:hAnsi="Times New Roman"/>
          <w:b/>
          <w:bCs/>
          <w:color w:val="000000"/>
          <w:sz w:val="24"/>
          <w:szCs w:val="24"/>
          <w:lang w:val="en-US"/>
        </w:rPr>
      </w:pPr>
      <w:r>
        <w:rPr>
          <w:rFonts w:ascii="Times New Roman" w:hAnsi="Times New Roman"/>
          <w:b/>
          <w:bCs/>
          <w:color w:val="000000"/>
          <w:sz w:val="24"/>
          <w:szCs w:val="24"/>
          <w:lang w:val="en-US"/>
        </w:rPr>
        <w:t>Pengaruh Penggunaan Media Sosial Marketing</w:t>
      </w:r>
    </w:p>
    <w:p w14:paraId="7222EFDC" w14:textId="48696C4E" w:rsidR="00950205" w:rsidRDefault="006A0FEC" w:rsidP="00410A05">
      <w:pPr>
        <w:spacing w:after="0" w:line="480" w:lineRule="auto"/>
        <w:ind w:left="360" w:firstLine="360"/>
        <w:jc w:val="both"/>
        <w:rPr>
          <w:rFonts w:ascii="Times New Roman" w:hAnsi="Times New Roman"/>
          <w:sz w:val="24"/>
          <w:szCs w:val="24"/>
        </w:rPr>
      </w:pPr>
      <w:r w:rsidRPr="006A0FEC">
        <w:rPr>
          <w:rFonts w:ascii="Times New Roman" w:hAnsi="Times New Roman"/>
          <w:sz w:val="24"/>
          <w:szCs w:val="24"/>
        </w:rPr>
        <w:t>Media</w:t>
      </w:r>
      <w:r>
        <w:rPr>
          <w:rFonts w:ascii="Times New Roman" w:hAnsi="Times New Roman"/>
          <w:sz w:val="24"/>
          <w:szCs w:val="24"/>
        </w:rPr>
        <w:t xml:space="preserve"> sosial sangat membantu kita dalam menjalankan bisnis</w:t>
      </w:r>
      <w:r w:rsidR="003D5877">
        <w:rPr>
          <w:rFonts w:ascii="Times New Roman" w:hAnsi="Times New Roman"/>
          <w:sz w:val="24"/>
          <w:szCs w:val="24"/>
        </w:rPr>
        <w:t xml:space="preserve"> dalam menghadapi berbagai masalah atau menentukan sebuah keputusan tertentu.</w:t>
      </w:r>
      <w:r w:rsidR="00CA1CCA">
        <w:rPr>
          <w:rFonts w:ascii="Times New Roman" w:hAnsi="Times New Roman"/>
          <w:sz w:val="24"/>
          <w:szCs w:val="24"/>
        </w:rPr>
        <w:t xml:space="preserve"> Dalam hal ini peran media sosial sangat memberikan pengaruh cukup besar terhadap perusahaan dalam meningkatkan kualitas yang dapat terpantau langsung oleh konsumen dan juga berpengaruh terhadap gaya beli masyarakat pada saat ini. Dalam berbelanja di media sosial, kenyamanan dan kepuasan saat berbelanja di media sosial dapat menutupi perseosi harga yang ditawarkan serta dapat menimbangi rasa aman saat berbelanja di media sosial. Hal ini juga mendorong pembisnis untuk melakukan sebuah produk yang dapat diminati oleh banyak orang</w:t>
      </w:r>
      <w:r w:rsidR="006F4BAB">
        <w:rPr>
          <w:rFonts w:ascii="Times New Roman" w:hAnsi="Times New Roman"/>
          <w:sz w:val="24"/>
          <w:szCs w:val="24"/>
        </w:rPr>
        <w:t>.</w:t>
      </w:r>
      <w:r w:rsidR="00410A05">
        <w:rPr>
          <w:rStyle w:val="FootnoteReference"/>
          <w:rFonts w:ascii="Times New Roman" w:hAnsi="Times New Roman"/>
          <w:sz w:val="24"/>
          <w:szCs w:val="24"/>
        </w:rPr>
        <w:footnoteReference w:id="5"/>
      </w:r>
    </w:p>
    <w:p w14:paraId="674A26DB" w14:textId="77777777" w:rsidR="009D5343" w:rsidRDefault="009D5343" w:rsidP="00950205">
      <w:pPr>
        <w:spacing w:after="0" w:line="480" w:lineRule="auto"/>
        <w:jc w:val="center"/>
        <w:rPr>
          <w:rFonts w:ascii="Times New Roman" w:hAnsi="Times New Roman"/>
          <w:b/>
          <w:bCs/>
          <w:color w:val="000000"/>
          <w:sz w:val="24"/>
          <w:szCs w:val="24"/>
        </w:rPr>
      </w:pPr>
    </w:p>
    <w:p w14:paraId="775A61AF" w14:textId="77777777" w:rsidR="009D5343" w:rsidRDefault="009D5343" w:rsidP="00950205">
      <w:pPr>
        <w:spacing w:after="0" w:line="480" w:lineRule="auto"/>
        <w:jc w:val="center"/>
        <w:rPr>
          <w:rFonts w:ascii="Times New Roman" w:hAnsi="Times New Roman"/>
          <w:b/>
          <w:bCs/>
          <w:color w:val="000000"/>
          <w:sz w:val="24"/>
          <w:szCs w:val="24"/>
        </w:rPr>
      </w:pPr>
    </w:p>
    <w:p w14:paraId="17FDD2DB" w14:textId="77777777" w:rsidR="009D5343" w:rsidRDefault="009D5343" w:rsidP="00950205">
      <w:pPr>
        <w:spacing w:after="0" w:line="480" w:lineRule="auto"/>
        <w:jc w:val="center"/>
        <w:rPr>
          <w:rFonts w:ascii="Times New Roman" w:hAnsi="Times New Roman"/>
          <w:b/>
          <w:bCs/>
          <w:color w:val="000000"/>
          <w:sz w:val="24"/>
          <w:szCs w:val="24"/>
        </w:rPr>
      </w:pPr>
    </w:p>
    <w:p w14:paraId="256FB505" w14:textId="77777777" w:rsidR="009D5343" w:rsidRDefault="009D5343" w:rsidP="00950205">
      <w:pPr>
        <w:spacing w:after="0" w:line="480" w:lineRule="auto"/>
        <w:jc w:val="center"/>
        <w:rPr>
          <w:rFonts w:ascii="Times New Roman" w:hAnsi="Times New Roman"/>
          <w:b/>
          <w:bCs/>
          <w:color w:val="000000"/>
          <w:sz w:val="24"/>
          <w:szCs w:val="24"/>
        </w:rPr>
      </w:pPr>
    </w:p>
    <w:p w14:paraId="59B5CCA3" w14:textId="77777777" w:rsidR="009D5343" w:rsidRDefault="009D5343" w:rsidP="00950205">
      <w:pPr>
        <w:spacing w:after="0" w:line="480" w:lineRule="auto"/>
        <w:jc w:val="center"/>
        <w:rPr>
          <w:rFonts w:ascii="Times New Roman" w:hAnsi="Times New Roman"/>
          <w:b/>
          <w:bCs/>
          <w:color w:val="000000"/>
          <w:sz w:val="24"/>
          <w:szCs w:val="24"/>
        </w:rPr>
      </w:pPr>
    </w:p>
    <w:p w14:paraId="5C969515" w14:textId="77777777" w:rsidR="009D5343" w:rsidRDefault="009D5343" w:rsidP="00950205">
      <w:pPr>
        <w:spacing w:after="0" w:line="480" w:lineRule="auto"/>
        <w:jc w:val="center"/>
        <w:rPr>
          <w:rFonts w:ascii="Times New Roman" w:hAnsi="Times New Roman"/>
          <w:b/>
          <w:bCs/>
          <w:color w:val="000000"/>
          <w:sz w:val="24"/>
          <w:szCs w:val="24"/>
        </w:rPr>
      </w:pPr>
    </w:p>
    <w:p w14:paraId="5BAACEBE" w14:textId="77777777" w:rsidR="009D5343" w:rsidRDefault="009D5343" w:rsidP="00950205">
      <w:pPr>
        <w:spacing w:after="0" w:line="480" w:lineRule="auto"/>
        <w:jc w:val="center"/>
        <w:rPr>
          <w:rFonts w:ascii="Times New Roman" w:hAnsi="Times New Roman"/>
          <w:b/>
          <w:bCs/>
          <w:color w:val="000000"/>
          <w:sz w:val="24"/>
          <w:szCs w:val="24"/>
        </w:rPr>
      </w:pPr>
    </w:p>
    <w:p w14:paraId="64378DCB" w14:textId="77777777" w:rsidR="009D5343" w:rsidRDefault="009D5343" w:rsidP="00950205">
      <w:pPr>
        <w:spacing w:after="0" w:line="480" w:lineRule="auto"/>
        <w:jc w:val="center"/>
        <w:rPr>
          <w:rFonts w:ascii="Times New Roman" w:hAnsi="Times New Roman"/>
          <w:b/>
          <w:bCs/>
          <w:color w:val="000000"/>
          <w:sz w:val="24"/>
          <w:szCs w:val="24"/>
        </w:rPr>
      </w:pPr>
    </w:p>
    <w:p w14:paraId="5161D205" w14:textId="77777777" w:rsidR="009D5343" w:rsidRDefault="009D5343" w:rsidP="00950205">
      <w:pPr>
        <w:spacing w:after="0" w:line="480" w:lineRule="auto"/>
        <w:jc w:val="center"/>
        <w:rPr>
          <w:rFonts w:ascii="Times New Roman" w:hAnsi="Times New Roman"/>
          <w:b/>
          <w:bCs/>
          <w:color w:val="000000"/>
          <w:sz w:val="24"/>
          <w:szCs w:val="24"/>
        </w:rPr>
      </w:pPr>
    </w:p>
    <w:p w14:paraId="3DF5491A" w14:textId="77777777" w:rsidR="009D5343" w:rsidRDefault="009D5343" w:rsidP="00950205">
      <w:pPr>
        <w:spacing w:after="0" w:line="480" w:lineRule="auto"/>
        <w:jc w:val="center"/>
        <w:rPr>
          <w:rFonts w:ascii="Times New Roman" w:hAnsi="Times New Roman"/>
          <w:b/>
          <w:bCs/>
          <w:color w:val="000000"/>
          <w:sz w:val="24"/>
          <w:szCs w:val="24"/>
        </w:rPr>
      </w:pPr>
    </w:p>
    <w:p w14:paraId="2097EF78" w14:textId="77777777" w:rsidR="009D5343" w:rsidRDefault="009D5343" w:rsidP="00950205">
      <w:pPr>
        <w:spacing w:after="0" w:line="480" w:lineRule="auto"/>
        <w:jc w:val="center"/>
        <w:rPr>
          <w:rFonts w:ascii="Times New Roman" w:hAnsi="Times New Roman"/>
          <w:b/>
          <w:bCs/>
          <w:color w:val="000000"/>
          <w:sz w:val="24"/>
          <w:szCs w:val="24"/>
        </w:rPr>
      </w:pPr>
    </w:p>
    <w:p w14:paraId="193CE393" w14:textId="77777777" w:rsidR="009D5343" w:rsidRDefault="009D5343" w:rsidP="00950205">
      <w:pPr>
        <w:spacing w:after="0" w:line="480" w:lineRule="auto"/>
        <w:jc w:val="center"/>
        <w:rPr>
          <w:rFonts w:ascii="Times New Roman" w:hAnsi="Times New Roman"/>
          <w:b/>
          <w:bCs/>
          <w:color w:val="000000"/>
          <w:sz w:val="24"/>
          <w:szCs w:val="24"/>
        </w:rPr>
      </w:pPr>
    </w:p>
    <w:p w14:paraId="254D8D0B" w14:textId="77777777" w:rsidR="009D5343" w:rsidRDefault="009D5343" w:rsidP="00950205">
      <w:pPr>
        <w:spacing w:after="0" w:line="480" w:lineRule="auto"/>
        <w:jc w:val="center"/>
        <w:rPr>
          <w:rFonts w:ascii="Times New Roman" w:hAnsi="Times New Roman"/>
          <w:b/>
          <w:bCs/>
          <w:color w:val="000000"/>
          <w:sz w:val="24"/>
          <w:szCs w:val="24"/>
        </w:rPr>
      </w:pPr>
    </w:p>
    <w:p w14:paraId="3C3A0ABE" w14:textId="2654FBD3" w:rsidR="00950205" w:rsidRPr="00284A12" w:rsidRDefault="00950205" w:rsidP="00950205">
      <w:pPr>
        <w:spacing w:after="0" w:line="480" w:lineRule="auto"/>
        <w:jc w:val="center"/>
        <w:rPr>
          <w:rFonts w:ascii="Times New Roman" w:hAnsi="Times New Roman"/>
          <w:b/>
          <w:bCs/>
          <w:color w:val="000000"/>
          <w:sz w:val="24"/>
          <w:szCs w:val="24"/>
        </w:rPr>
      </w:pPr>
      <w:r w:rsidRPr="00284A12">
        <w:rPr>
          <w:rFonts w:ascii="Times New Roman" w:hAnsi="Times New Roman"/>
          <w:b/>
          <w:bCs/>
          <w:color w:val="000000"/>
          <w:sz w:val="24"/>
          <w:szCs w:val="24"/>
        </w:rPr>
        <w:lastRenderedPageBreak/>
        <w:t>BAB III</w:t>
      </w:r>
    </w:p>
    <w:p w14:paraId="19BAF05F" w14:textId="77777777" w:rsidR="00950205" w:rsidRDefault="00950205" w:rsidP="00950205">
      <w:pPr>
        <w:spacing w:after="0" w:line="480" w:lineRule="auto"/>
        <w:jc w:val="center"/>
        <w:rPr>
          <w:rFonts w:ascii="Times New Roman" w:hAnsi="Times New Roman"/>
          <w:b/>
          <w:bCs/>
          <w:color w:val="000000"/>
          <w:sz w:val="24"/>
          <w:szCs w:val="24"/>
        </w:rPr>
      </w:pPr>
      <w:r w:rsidRPr="00284A12">
        <w:rPr>
          <w:rFonts w:ascii="Times New Roman" w:hAnsi="Times New Roman"/>
          <w:b/>
          <w:bCs/>
          <w:color w:val="000000"/>
          <w:sz w:val="24"/>
          <w:szCs w:val="24"/>
        </w:rPr>
        <w:t>PENUTUP</w:t>
      </w:r>
    </w:p>
    <w:p w14:paraId="33A41BB8" w14:textId="77777777" w:rsidR="00950205" w:rsidRDefault="00950205" w:rsidP="00950205">
      <w:pPr>
        <w:spacing w:after="0" w:line="480" w:lineRule="auto"/>
        <w:rPr>
          <w:rFonts w:ascii="Times New Roman" w:hAnsi="Times New Roman"/>
          <w:b/>
          <w:bCs/>
          <w:color w:val="000000"/>
          <w:sz w:val="24"/>
          <w:szCs w:val="24"/>
        </w:rPr>
      </w:pPr>
    </w:p>
    <w:p w14:paraId="39C825F4" w14:textId="77777777" w:rsidR="00950205" w:rsidRPr="000B7D82" w:rsidRDefault="00950205" w:rsidP="00950205">
      <w:pPr>
        <w:spacing w:after="0" w:line="480" w:lineRule="auto"/>
        <w:rPr>
          <w:rFonts w:ascii="Times New Roman" w:hAnsi="Times New Roman"/>
          <w:b/>
          <w:bCs/>
          <w:color w:val="000000"/>
          <w:sz w:val="24"/>
          <w:szCs w:val="24"/>
        </w:rPr>
      </w:pPr>
      <w:r w:rsidRPr="000B7D82">
        <w:rPr>
          <w:rFonts w:ascii="Times New Roman" w:hAnsi="Times New Roman"/>
          <w:b/>
          <w:bCs/>
          <w:color w:val="000000"/>
          <w:sz w:val="24"/>
          <w:szCs w:val="24"/>
        </w:rPr>
        <w:t>3.1 Kesimpulan</w:t>
      </w:r>
    </w:p>
    <w:p w14:paraId="5E8555D1" w14:textId="3702D04C" w:rsidR="00950205" w:rsidRPr="00CA1CCA" w:rsidRDefault="00950205" w:rsidP="00950205">
      <w:pPr>
        <w:spacing w:after="0" w:line="480" w:lineRule="auto"/>
        <w:ind w:left="360" w:firstLine="360"/>
        <w:jc w:val="both"/>
        <w:rPr>
          <w:rFonts w:ascii="Times New Roman" w:hAnsi="Times New Roman"/>
          <w:sz w:val="24"/>
          <w:szCs w:val="24"/>
        </w:rPr>
      </w:pPr>
      <w:r>
        <w:rPr>
          <w:rFonts w:ascii="Times New Roman" w:hAnsi="Times New Roman"/>
          <w:color w:val="000000"/>
          <w:sz w:val="24"/>
          <w:szCs w:val="24"/>
          <w:lang w:val="en-US"/>
        </w:rPr>
        <w:t>Digital Marketing merupakan suatu kegiatan pemasaran atau promosi sebuah produk dengan menggunakan media digital atau internet yang memudahkan kita selain mempromosikan suatu produk juga untuk berkomunikasi kepada konsumen terkait dengan produk yang kita juga</w:t>
      </w:r>
      <w:r w:rsidR="0085276E">
        <w:rPr>
          <w:rFonts w:ascii="Times New Roman" w:hAnsi="Times New Roman"/>
          <w:color w:val="000000"/>
          <w:sz w:val="24"/>
          <w:szCs w:val="24"/>
          <w:lang w:val="en-US"/>
        </w:rPr>
        <w:t>. Media sosial membuat kita sebagai pelapak dapat secara langsung mendapatkan respon langsung terhadap konsumen tentang apa yang telah kita pasarkan. Hal ini menuntut pelapak</w:t>
      </w:r>
      <w:r>
        <w:rPr>
          <w:rFonts w:ascii="Times New Roman" w:hAnsi="Times New Roman"/>
          <w:color w:val="000000"/>
          <w:sz w:val="24"/>
          <w:szCs w:val="24"/>
          <w:lang w:val="en-US"/>
        </w:rPr>
        <w:t xml:space="preserve"> untuk membuat suatu produk yang inovatif dan kreatif untuk me</w:t>
      </w:r>
      <w:r w:rsidR="0085276E">
        <w:rPr>
          <w:rFonts w:ascii="Times New Roman" w:hAnsi="Times New Roman"/>
          <w:color w:val="000000"/>
          <w:sz w:val="24"/>
          <w:szCs w:val="24"/>
          <w:lang w:val="en-US"/>
        </w:rPr>
        <w:t>narik minat konsumen agar membeli produk yang kita jual.</w:t>
      </w:r>
    </w:p>
    <w:bookmarkEnd w:id="1"/>
    <w:p w14:paraId="053625AC" w14:textId="77777777" w:rsidR="00A52645" w:rsidRPr="000B7D82" w:rsidRDefault="00A52645" w:rsidP="00A52645">
      <w:pPr>
        <w:pStyle w:val="ListParagraph"/>
        <w:spacing w:after="0" w:line="360" w:lineRule="auto"/>
        <w:ind w:left="360"/>
        <w:rPr>
          <w:rFonts w:ascii="Times New Roman" w:hAnsi="Times New Roman"/>
          <w:b/>
          <w:bCs/>
          <w:color w:val="000000"/>
          <w:sz w:val="24"/>
          <w:szCs w:val="24"/>
          <w:lang w:val="en-US"/>
        </w:rPr>
      </w:pPr>
    </w:p>
    <w:p w14:paraId="3686C409" w14:textId="65FCC590" w:rsidR="00C80EB0" w:rsidRPr="00C80EB0" w:rsidRDefault="00C80EB0" w:rsidP="00C80EB0">
      <w:pPr>
        <w:spacing w:after="0" w:line="360" w:lineRule="auto"/>
        <w:ind w:left="426" w:firstLine="294"/>
        <w:rPr>
          <w:rFonts w:ascii="Times New Roman" w:hAnsi="Times New Roman"/>
          <w:color w:val="000000"/>
          <w:sz w:val="24"/>
          <w:szCs w:val="24"/>
          <w:lang w:val="en-US"/>
        </w:rPr>
      </w:pPr>
    </w:p>
    <w:p w14:paraId="61714261" w14:textId="77777777" w:rsidR="004529B9" w:rsidRPr="004529B9" w:rsidRDefault="004529B9" w:rsidP="004529B9">
      <w:pPr>
        <w:spacing w:after="0"/>
        <w:rPr>
          <w:rFonts w:ascii="Times New Roman" w:hAnsi="Times New Roman"/>
          <w:b/>
          <w:bCs/>
          <w:color w:val="000000"/>
          <w:sz w:val="24"/>
          <w:szCs w:val="24"/>
          <w:lang w:val="en-US"/>
        </w:rPr>
      </w:pPr>
    </w:p>
    <w:p w14:paraId="54AEFEC0" w14:textId="5CBFCB5D" w:rsidR="00D71100" w:rsidRDefault="00D71100" w:rsidP="00D71100">
      <w:pPr>
        <w:spacing w:after="0" w:line="360" w:lineRule="auto"/>
        <w:rPr>
          <w:rFonts w:ascii="Times New Roman" w:hAnsi="Times New Roman"/>
          <w:color w:val="000000"/>
          <w:sz w:val="24"/>
          <w:szCs w:val="24"/>
          <w:lang w:val="en-US"/>
        </w:rPr>
      </w:pPr>
    </w:p>
    <w:p w14:paraId="44E994C3" w14:textId="4FFCDED8" w:rsidR="0085276E" w:rsidRDefault="0085276E" w:rsidP="00D71100">
      <w:pPr>
        <w:spacing w:after="0" w:line="360" w:lineRule="auto"/>
        <w:rPr>
          <w:rFonts w:ascii="Times New Roman" w:hAnsi="Times New Roman"/>
          <w:color w:val="000000"/>
          <w:sz w:val="24"/>
          <w:szCs w:val="24"/>
          <w:lang w:val="en-US"/>
        </w:rPr>
      </w:pPr>
    </w:p>
    <w:p w14:paraId="32FDF4CA" w14:textId="53A4A793" w:rsidR="0085276E" w:rsidRDefault="0085276E" w:rsidP="00D71100">
      <w:pPr>
        <w:spacing w:after="0" w:line="360" w:lineRule="auto"/>
        <w:rPr>
          <w:rFonts w:ascii="Times New Roman" w:hAnsi="Times New Roman"/>
          <w:color w:val="000000"/>
          <w:sz w:val="24"/>
          <w:szCs w:val="24"/>
          <w:lang w:val="en-US"/>
        </w:rPr>
      </w:pPr>
    </w:p>
    <w:p w14:paraId="6EBD8319" w14:textId="775B47F8" w:rsidR="0085276E" w:rsidRDefault="0085276E" w:rsidP="00D71100">
      <w:pPr>
        <w:spacing w:after="0" w:line="360" w:lineRule="auto"/>
        <w:rPr>
          <w:rFonts w:ascii="Times New Roman" w:hAnsi="Times New Roman"/>
          <w:color w:val="000000"/>
          <w:sz w:val="24"/>
          <w:szCs w:val="24"/>
          <w:lang w:val="en-US"/>
        </w:rPr>
      </w:pPr>
    </w:p>
    <w:p w14:paraId="03E4F8E6" w14:textId="022D3027" w:rsidR="0085276E" w:rsidRDefault="0085276E" w:rsidP="00D71100">
      <w:pPr>
        <w:spacing w:after="0" w:line="360" w:lineRule="auto"/>
        <w:rPr>
          <w:rFonts w:ascii="Times New Roman" w:hAnsi="Times New Roman"/>
          <w:color w:val="000000"/>
          <w:sz w:val="24"/>
          <w:szCs w:val="24"/>
          <w:lang w:val="en-US"/>
        </w:rPr>
      </w:pPr>
    </w:p>
    <w:p w14:paraId="1A9CFC2C" w14:textId="1382D9B7" w:rsidR="0085276E" w:rsidRDefault="0085276E" w:rsidP="00D71100">
      <w:pPr>
        <w:spacing w:after="0" w:line="360" w:lineRule="auto"/>
        <w:rPr>
          <w:rFonts w:ascii="Times New Roman" w:hAnsi="Times New Roman"/>
          <w:color w:val="000000"/>
          <w:sz w:val="24"/>
          <w:szCs w:val="24"/>
          <w:lang w:val="en-US"/>
        </w:rPr>
      </w:pPr>
    </w:p>
    <w:p w14:paraId="1DE6EEAA" w14:textId="3F5EB78A" w:rsidR="0085276E" w:rsidRDefault="0085276E" w:rsidP="00D71100">
      <w:pPr>
        <w:spacing w:after="0" w:line="360" w:lineRule="auto"/>
        <w:rPr>
          <w:rFonts w:ascii="Times New Roman" w:hAnsi="Times New Roman"/>
          <w:color w:val="000000"/>
          <w:sz w:val="24"/>
          <w:szCs w:val="24"/>
          <w:lang w:val="en-US"/>
        </w:rPr>
      </w:pPr>
    </w:p>
    <w:p w14:paraId="2FB4036C" w14:textId="27F41B5B" w:rsidR="0085276E" w:rsidRDefault="0085276E" w:rsidP="00D71100">
      <w:pPr>
        <w:spacing w:after="0" w:line="360" w:lineRule="auto"/>
        <w:rPr>
          <w:rFonts w:ascii="Times New Roman" w:hAnsi="Times New Roman"/>
          <w:color w:val="000000"/>
          <w:sz w:val="24"/>
          <w:szCs w:val="24"/>
          <w:lang w:val="en-US"/>
        </w:rPr>
      </w:pPr>
    </w:p>
    <w:p w14:paraId="5ACA32B8" w14:textId="1A08B3AF" w:rsidR="0085276E" w:rsidRDefault="0085276E" w:rsidP="00D71100">
      <w:pPr>
        <w:spacing w:after="0" w:line="360" w:lineRule="auto"/>
        <w:rPr>
          <w:rFonts w:ascii="Times New Roman" w:hAnsi="Times New Roman"/>
          <w:color w:val="000000"/>
          <w:sz w:val="24"/>
          <w:szCs w:val="24"/>
          <w:lang w:val="en-US"/>
        </w:rPr>
      </w:pPr>
    </w:p>
    <w:p w14:paraId="5AE1F732" w14:textId="29D522F7" w:rsidR="0085276E" w:rsidRDefault="0085276E" w:rsidP="00D71100">
      <w:pPr>
        <w:spacing w:after="0" w:line="360" w:lineRule="auto"/>
        <w:rPr>
          <w:rFonts w:ascii="Times New Roman" w:hAnsi="Times New Roman"/>
          <w:color w:val="000000"/>
          <w:sz w:val="24"/>
          <w:szCs w:val="24"/>
          <w:lang w:val="en-US"/>
        </w:rPr>
      </w:pPr>
    </w:p>
    <w:p w14:paraId="70AB237C" w14:textId="707D505E" w:rsidR="0085276E" w:rsidRDefault="0085276E" w:rsidP="00D71100">
      <w:pPr>
        <w:spacing w:after="0" w:line="360" w:lineRule="auto"/>
        <w:rPr>
          <w:rFonts w:ascii="Times New Roman" w:hAnsi="Times New Roman"/>
          <w:color w:val="000000"/>
          <w:sz w:val="24"/>
          <w:szCs w:val="24"/>
          <w:lang w:val="en-US"/>
        </w:rPr>
      </w:pPr>
    </w:p>
    <w:p w14:paraId="12811DF6" w14:textId="7E672AEC" w:rsidR="0085276E" w:rsidRDefault="0085276E" w:rsidP="00D71100">
      <w:pPr>
        <w:spacing w:after="0" w:line="360" w:lineRule="auto"/>
        <w:rPr>
          <w:rFonts w:ascii="Times New Roman" w:hAnsi="Times New Roman"/>
          <w:color w:val="000000"/>
          <w:sz w:val="24"/>
          <w:szCs w:val="24"/>
          <w:lang w:val="en-US"/>
        </w:rPr>
      </w:pPr>
    </w:p>
    <w:p w14:paraId="56E6A7A7" w14:textId="69BA9EB0" w:rsidR="0085276E" w:rsidRDefault="0085276E" w:rsidP="00D71100">
      <w:pPr>
        <w:spacing w:after="0" w:line="360" w:lineRule="auto"/>
        <w:rPr>
          <w:rFonts w:ascii="Times New Roman" w:hAnsi="Times New Roman"/>
          <w:color w:val="000000"/>
          <w:sz w:val="24"/>
          <w:szCs w:val="24"/>
          <w:lang w:val="en-US"/>
        </w:rPr>
      </w:pPr>
    </w:p>
    <w:p w14:paraId="3766AACB" w14:textId="78B2F3F3" w:rsidR="0085276E" w:rsidRDefault="0085276E" w:rsidP="00D71100">
      <w:pPr>
        <w:spacing w:after="0" w:line="360" w:lineRule="auto"/>
        <w:rPr>
          <w:rFonts w:ascii="Times New Roman" w:hAnsi="Times New Roman"/>
          <w:color w:val="000000"/>
          <w:sz w:val="24"/>
          <w:szCs w:val="24"/>
          <w:lang w:val="en-US"/>
        </w:rPr>
      </w:pPr>
    </w:p>
    <w:p w14:paraId="0445B90D" w14:textId="01D8E04C" w:rsidR="0085276E" w:rsidRDefault="0085276E" w:rsidP="00D71100">
      <w:pPr>
        <w:spacing w:after="0" w:line="360" w:lineRule="auto"/>
        <w:rPr>
          <w:rFonts w:ascii="Times New Roman" w:hAnsi="Times New Roman"/>
          <w:color w:val="000000"/>
          <w:sz w:val="24"/>
          <w:szCs w:val="24"/>
          <w:lang w:val="en-US"/>
        </w:rPr>
      </w:pPr>
    </w:p>
    <w:p w14:paraId="38DE0ABD" w14:textId="394ED22C" w:rsidR="0085276E" w:rsidRDefault="0085276E" w:rsidP="00D71100">
      <w:pPr>
        <w:spacing w:after="0" w:line="360" w:lineRule="auto"/>
        <w:rPr>
          <w:rFonts w:ascii="Times New Roman" w:hAnsi="Times New Roman"/>
          <w:color w:val="000000"/>
          <w:sz w:val="24"/>
          <w:szCs w:val="24"/>
          <w:lang w:val="en-US"/>
        </w:rPr>
      </w:pPr>
    </w:p>
    <w:p w14:paraId="1FE1AFD6" w14:textId="73248B70" w:rsidR="0085276E" w:rsidRDefault="0085276E" w:rsidP="0085276E">
      <w:pPr>
        <w:spacing w:after="0" w:line="360" w:lineRule="auto"/>
        <w:jc w:val="center"/>
        <w:rPr>
          <w:rFonts w:ascii="Times New Roman" w:hAnsi="Times New Roman"/>
          <w:b/>
          <w:bCs/>
          <w:color w:val="000000"/>
          <w:sz w:val="24"/>
          <w:szCs w:val="24"/>
        </w:rPr>
      </w:pPr>
      <w:r>
        <w:rPr>
          <w:rFonts w:ascii="Times New Roman" w:hAnsi="Times New Roman"/>
          <w:b/>
          <w:bCs/>
          <w:color w:val="000000"/>
          <w:sz w:val="24"/>
          <w:szCs w:val="24"/>
        </w:rPr>
        <w:lastRenderedPageBreak/>
        <w:t>DAFTAR PUSTAKA</w:t>
      </w:r>
    </w:p>
    <w:p w14:paraId="2B4DA310" w14:textId="37422FDA" w:rsidR="00410A05" w:rsidRDefault="00410A05" w:rsidP="0085276E">
      <w:pPr>
        <w:spacing w:after="0" w:line="360" w:lineRule="auto"/>
      </w:pPr>
    </w:p>
    <w:p w14:paraId="2845BB45" w14:textId="2A41F7A3" w:rsidR="00410A05" w:rsidRDefault="009D5343" w:rsidP="0085276E">
      <w:pPr>
        <w:spacing w:after="0" w:line="360" w:lineRule="auto"/>
      </w:pPr>
      <w:r>
        <w:rPr>
          <w:rStyle w:val="FootnoteReference"/>
        </w:rPr>
        <w:footnoteRef/>
      </w:r>
      <w:r>
        <w:t xml:space="preserve"> </w:t>
      </w:r>
      <w:r>
        <w:fldChar w:fldCharType="begin" w:fldLock="1"/>
      </w:r>
      <w:r>
        <w:instrText>ADDIN CSL_CITATION {"citationItems":[{"id":"ITEM-1","itemData":{"ISSN":"2654-4946","abstract":"Tujuan dari penelitian ini adalah untuk mengetahui dan menganalisis peran media sosial dalam mendukungpemasaran bola sepak. Metode penelitan yang digunakan adalah metode kualitatif dengan pendekatan deskriptifeksploratif, artinya data yang diperoleh baik dari peneliti, informan kunci maupun data yang ada, kemudiandianalisa. Dari hasil penelitian diperoleh bahwa peran media sosial sangat membantu dalam memasarkan produkbola sepak yang diproduksi PT. Sinjaraga Santika Sport Majalengka dan meningkatkan angka penjualan.Keterbatasan pengetahuan dari karyawan akan teknologi informasi serta kesempatan mengikuti pelatihanmerupakan kendala yang dihadapi oleh pelaku USAha. untuk itu peran dari Pemerintah Kabupaten Majalengkakhususnya Dinas Koperasi dan Usaha Kecil Menengah sangat diharapkan terutama dalam memberikan pelatihanserta dapat memfasilitasi dalam memperoleh bantuan dari perbankan.","author":[{"dropping-particle":"","family":"Romdonny","given":"Jefry","non-dropping-particle":"","parse-names":false,"suffix":""},{"dropping-particle":"","family":"Rosmadi","given":"Maskarto Lucky Nara","non-dropping-particle":"","parse-names":false,"suffix":""}],"container-title":"Ikra-Ith Ekonomika","id":"ITEM-1","issue":"2","issued":{"date-parts":[["2018"]]},"page":"25-30","title":"Peran media sosial dalam mendukung pemasaran produk organisasi bisnis","type":"article-journal","volume":"1"},"uris":["http://www.mendeley.com/documents/?uuid=3822f6b0-7794-49f1-b93a-a6e6a94586b0"]}],"mendeley":{"formattedCitation":"Jefry Romdonny and Maskarto Lucky Nara Rosmadi, ‘Peran Media Sosial Dalam Mendukung Pemasaran Produk Organisasi Bisnis’, &lt;i&gt;Ikra-Ith Ekonomika&lt;/i&gt;, 1.2 (2018), 25–30 &lt;https://www.neliti.com/publications/267974/&gt;.","plainTextFormattedCitation":"Jefry Romdonny and Maskarto Lucky Nara Rosmadi, ‘Peran Media Sosial Dalam Mendukung Pemasaran Produk Organisasi Bisnis’, Ikra-Ith Ekonomika, 1.2 (2018), 25–30 .","previouslyFormattedCitation":"Jefry Romdonny and Maskarto Lucky Nara Rosmadi, ‘Peran Media Sosial Dalam Mendukung Pemasaran Produk Organisasi Bisnis’, &lt;i&gt;Ikra-Ith Ekonomika&lt;/i&gt;, 1.2 (2018), 25–30 &lt;https://www.neliti.com/publications/267974/&gt;."},"properties":{"noteIndex":1},"schema":"https://github.com/citation-style-language/schema/raw/master/csl-citation.json"}</w:instrText>
      </w:r>
      <w:r>
        <w:fldChar w:fldCharType="separate"/>
      </w:r>
      <w:r w:rsidRPr="009D5343">
        <w:rPr>
          <w:noProof/>
        </w:rPr>
        <w:t xml:space="preserve">Jefry Romdonny and Maskarto Lucky Nara Rosmadi, ‘Peran Media Sosial Dalam Mendukung Pemasaran Produk Organisasi Bisnis’, </w:t>
      </w:r>
      <w:r w:rsidRPr="009D5343">
        <w:rPr>
          <w:i/>
          <w:noProof/>
        </w:rPr>
        <w:t>Ikra-Ith Ekonomika</w:t>
      </w:r>
      <w:r w:rsidRPr="009D5343">
        <w:rPr>
          <w:noProof/>
        </w:rPr>
        <w:t>, 1.2 (2018), 25–30 &lt;https://www.neliti.com/publications/267974/&gt;.</w:t>
      </w:r>
      <w:r>
        <w:fldChar w:fldCharType="end"/>
      </w:r>
    </w:p>
    <w:p w14:paraId="3FC5DFF6" w14:textId="77777777" w:rsidR="009D5343" w:rsidRDefault="009D5343" w:rsidP="0085276E">
      <w:pPr>
        <w:spacing w:after="0" w:line="360" w:lineRule="auto"/>
      </w:pPr>
    </w:p>
    <w:p w14:paraId="6DE24AAD" w14:textId="252DBF9A" w:rsidR="009D5343" w:rsidRDefault="009D5343" w:rsidP="0085276E">
      <w:pPr>
        <w:spacing w:after="0" w:line="360" w:lineRule="auto"/>
      </w:pPr>
      <w:r>
        <w:rPr>
          <w:rStyle w:val="FootnoteReference"/>
        </w:rPr>
        <w:footnoteRef/>
      </w:r>
      <w:r>
        <w:t xml:space="preserve"> </w:t>
      </w:r>
      <w:r>
        <w:fldChar w:fldCharType="begin" w:fldLock="1"/>
      </w:r>
      <w:r>
        <w:instrText>ADDIN CSL_CITATION {"citationItems":[{"id":"ITEM-1","itemData":{"DOI":"10.30996/konv.v12i2.1315","ISSN":"1858-0688","abstract":"Ide usability berpusat pada konsep membuat antarmuka website lebih\r ramah pengguna tanpa melihat kompetensi dari pengguna tersebut. Berkaitan dengan hal tersebut, maka berdasarkan pernyataan tersebut untuk dalam penelitian ini akan dilakukan evaluasi website program studi Teknik Sipil Universitas 17 Agustus 1945 Surabaya, dikarenakan telah mempunyai website yang dapat diakses\r oleh publik dan telah melakukan perubahan beberapa kali berdasarkan sudut pandang internalnya, tetapi belum pernah melakukan evaluasi kebergunaan untuk mengetahui tingkat kepuasan dari penggunanya. Mengingat dengan semakin berkembangnya jumlah pengguna yang pesat dari web site pada saat ini, prodi teknik sipil tersebut ingin mengetahui tingkat kebergunaan website yang dimilikinya berdasarkan persepsi pengguna atau pengunjung, sebagai bagian dari rencana pengembangan website sesuai dengan aspek user experience yang semakin penting untuk era ini. Pada penelitian ini dilakukan survei dengan bantuan kuesioner dan dibagikan ke 200 responden. Metode pengukuran menggunakan WebQual versi 4.0 dengan menyertakan tiga dimensi kebergunaan. Hasil\r penelitian, hampir sebagian besar pengguna menyatakan kepuasan terhadap website prodi teknik sipil, dengan hasil 57.70% responden menyatakan memuaskan pada aspek usabilitas, 52.27% responden menyatakan memuaskan pada aspek kualitas informasi, dan 54.86% responden menyatakan memuaskan pada aspek kualitas informasi.","author":[{"dropping-particle":"","family":"Supangat","given":"Supangat","non-dropping-particle":"","parse-names":false,"suffix":""}],"container-title":"Konvergensi","id":"ITEM-1","issue":"01","issued":{"date-parts":[["2016"]]},"page":"49-60","title":"Penggunaan Webqual Untuk Penentuan Tingkat Kebergunaan Pada Website (Studi Kasus Pada Teknik Sipil Untag Surabaya)","type":"article-journal","volume":"11"},"uris":["http://www.mendeley.com/documents/?uuid=b0b8fff4-3427-416a-b0a1-718caa3b4e81"]}],"mendeley":{"formattedCitation":"Supangat Supangat, ‘Penggunaan Webqual Untuk Penentuan Tingkat Kebergunaan Pada Website (Studi Kasus Pada Teknik Sipil Untag Surabaya)’, &lt;i&gt;Konvergensi&lt;/i&gt;, 11.01 (2016), 49–60 &lt;https://doi.org/10.30996/konv.v12i2.1315&gt;.","plainTextFormattedCitation":"Supangat Supangat, ‘Penggunaan Webqual Untuk Penentuan Tingkat Kebergunaan Pada Website (Studi Kasus Pada Teknik Sipil Untag Surabaya)’, Konvergensi, 11.01 (2016), 49–60 .","previouslyFormattedCitation":"Supangat Supangat, ‘Penggunaan Webqual Untuk Penentuan Tingkat Kebergunaan Pada Website (Studi Kasus Pada Teknik Sipil Untag Surabaya)’, &lt;i&gt;Konvergensi&lt;/i&gt;, 11.01 (2016), 49–60 &lt;https://doi.org/10.30996/konv.v12i2.1315&gt;."},"properties":{"noteIndex":2},"schema":"https://github.com/citation-style-language/schema/raw/master/csl-citation.json"}</w:instrText>
      </w:r>
      <w:r>
        <w:fldChar w:fldCharType="separate"/>
      </w:r>
      <w:r w:rsidRPr="009D5343">
        <w:rPr>
          <w:noProof/>
        </w:rPr>
        <w:t xml:space="preserve">Supangat Supangat, ‘Penggunaan Webqual Untuk Penentuan Tingkat Kebergunaan Pada Website (Studi Kasus Pada Teknik Sipil Untag Surabaya)’, </w:t>
      </w:r>
      <w:r w:rsidRPr="009D5343">
        <w:rPr>
          <w:i/>
          <w:noProof/>
        </w:rPr>
        <w:t>Konvergensi</w:t>
      </w:r>
      <w:r w:rsidRPr="009D5343">
        <w:rPr>
          <w:noProof/>
        </w:rPr>
        <w:t>, 11.01 (2016), 49–60 &lt;https://doi.org/10.30996/konv.v12i2.1315&gt;.</w:t>
      </w:r>
      <w:r>
        <w:fldChar w:fldCharType="end"/>
      </w:r>
    </w:p>
    <w:p w14:paraId="671C4B9D" w14:textId="77777777" w:rsidR="009D5343" w:rsidRDefault="009D5343" w:rsidP="0085276E">
      <w:pPr>
        <w:spacing w:after="0" w:line="360" w:lineRule="auto"/>
      </w:pPr>
    </w:p>
    <w:p w14:paraId="54318C58" w14:textId="438DA99D" w:rsidR="009D5343" w:rsidRDefault="009D5343" w:rsidP="0085276E">
      <w:pPr>
        <w:spacing w:after="0" w:line="360" w:lineRule="auto"/>
      </w:pPr>
      <w:r>
        <w:rPr>
          <w:rStyle w:val="FootnoteReference"/>
        </w:rPr>
        <w:footnoteRef/>
      </w:r>
      <w:r>
        <w:t xml:space="preserve"> </w:t>
      </w:r>
      <w:r>
        <w:fldChar w:fldCharType="begin" w:fldLock="1"/>
      </w:r>
      <w:r>
        <w:instrText>ADDIN CSL_CITATION {"citationItems":[{"id":"ITEM-1","itemData":{"ISSN":"2527-4554","abstract":"The aim of this research study to get an overview of media use of the Internet by entrepreneurs to market their apparel products they offer, as it also to know the various benefits of follow-up internet in marketing their apparel products in Makassar. Utilization of research results Internet Marketing Promotional Products For local media circles By Business In Makassar concluded that: (i) Employers of local products by utilizing the Internet media advertising, sales promotion, direct marketing, and personal selling of their products on the internet because it can do marketing quickly, (ii) the employer felt tremendous benefit by using the internet compared to Conventional media as it can at reducing the amount of costs and time spent in the process of selling local products, (iii) Purchase T-shirt while dominated by young people parents prefer silk products for the purposes of which is formal, and now T-shirt entrepreneurs have a lot of products using the internet, but employers are still very minimal silk products using internet media in silk product offerings.","author":[{"dropping-particle":"","family":"Moriansyah","given":"L.","non-dropping-particle":"","parse-names":false,"suffix":""}],"container-title":"Jurnal Penelitian Komunikasi dan Opini Publik","id":"ITEM-1","issue":"3","issued":{"date-parts":[["2015"]]},"page":"124068","title":"Pemasaran Melalui Media Sosial: Antecedents Dan Consequences","type":"article-journal","volume":"19"},"uris":["http://www.mendeley.com/documents/?uuid=0b0d2c7b-04db-4c31-8d69-3f382d3187a4"]}],"mendeley":{"formattedCitation":"L. Moriansyah, ‘Pemasaran Melalui Media Sosial: Antecedents Dan Consequences’, &lt;i&gt;Jurnal Penelitian Komunikasi Dan Opini Publik&lt;/i&gt;, 19.3 (2015), 124068.","plainTextFormattedCitation":"L. Moriansyah, ‘Pemasaran Melalui Media Sosial: Antecedents Dan Consequences’, Jurnal Penelitian Komunikasi Dan Opini Publik, 19.3 (2015), 124068."},"properties":{"noteIndex":3},"schema":"https://github.com/citation-style-language/schema/raw/master/csl-citation.json"}</w:instrText>
      </w:r>
      <w:r>
        <w:fldChar w:fldCharType="separate"/>
      </w:r>
      <w:r w:rsidRPr="009D5343">
        <w:rPr>
          <w:noProof/>
        </w:rPr>
        <w:t xml:space="preserve">L. Moriansyah, ‘Pemasaran Melalui Media Sosial: Antecedents Dan Consequences’, </w:t>
      </w:r>
      <w:r w:rsidRPr="009D5343">
        <w:rPr>
          <w:i/>
          <w:noProof/>
        </w:rPr>
        <w:t>Jurnal Penelitian Komunikasi Dan Opini Publik</w:t>
      </w:r>
      <w:r w:rsidRPr="009D5343">
        <w:rPr>
          <w:noProof/>
        </w:rPr>
        <w:t>, 19.3 (2015), 124068.</w:t>
      </w:r>
      <w:r>
        <w:fldChar w:fldCharType="end"/>
      </w:r>
    </w:p>
    <w:p w14:paraId="2CB0D53C" w14:textId="77777777" w:rsidR="009D5343" w:rsidRDefault="009D5343" w:rsidP="0085276E">
      <w:pPr>
        <w:spacing w:after="0" w:line="360" w:lineRule="auto"/>
      </w:pPr>
    </w:p>
    <w:p w14:paraId="1E47739D" w14:textId="0BF4528C" w:rsidR="009D5343" w:rsidRDefault="009D5343" w:rsidP="0085276E">
      <w:pPr>
        <w:spacing w:after="0" w:line="360" w:lineRule="auto"/>
      </w:pPr>
      <w:r>
        <w:rPr>
          <w:rStyle w:val="FootnoteReference"/>
        </w:rPr>
        <w:footnoteRef/>
      </w:r>
      <w:r>
        <w:t xml:space="preserve"> </w:t>
      </w:r>
      <w:r>
        <w:fldChar w:fldCharType="begin" w:fldLock="1"/>
      </w:r>
      <w:r>
        <w:instrText>ADDIN CSL_CITATION {"citationItems":[{"id":"ITEM-1","itemData":{"ISBN":"978-623-7312-23-9","abstract":"Abstrak Restaurant merupakan tempat yang sering dikunjungi oleh setiap orang berdasarkan kebutuhan masing-masing yang salah satunya adalah tempat untuk makan. Proses pemesanan makanan di restoran, terutama restoran yang dikategorikan menengah kebawah masih banyak yang menggunakan proses manual dengan cara menuliskan menu pesanan pada kertas. Sehingga untuk membuat laporan pendapatan berdsarkan periode tertentu membutuhkan waktu yang lama karena harus mengelompokkan data terlebih dahulu sebelum dilakukan pengoalahan data. Proses tersebut akan mengganggu pemilik perusahaan untuk mengembangakan perusahaanya, dan besar kemungkinan kehilangan data karena data yang tidak tersimpan dengan baik. Oleh karena itu diperlukan suatu sistem untuk mengatasi hal tersebut. Sistem yang akan dibuat adalah sistem informasi restoran berbasis desktop menggunakan framework, dan data akan disimpan pada database yang terpusat. Adapun proses pembuatan aplikasinya dilakukan sesuai tahapan System Development Life Cycle (SDLC) dengan metodologi waterfall development model. Tools yang digunakan saat pembuatan aplikasinya adalah Microsoft Visual Studio 2013 dengan Database Management System (DBMS) menggunakan SQL Server 2012. Dengan adanya sistem informasi restoran proses pemesanan dan data yang disimpan akan terkelola dengan baik dan data diolah secara otomatis oleh sistem untuk membantu pemilik restoran mengembangakan perusahaannya.","author":[{"dropping-particle":"","family":"Solekhan","given":"R Winarso","non-dropping-particle":"","parse-names":false,"suffix":""}],"container-title":"Prosiding SNATIF ke-6 Tahun 2019","id":"ITEM-1","issue":"2007","issued":{"date-parts":[["2019"]]},"page":"96-101","title":"Pemanfaatan Media Sosial Sebagai Media Pemasaran Sangkar Burung Di Kabupaten Kudus","type":"article-journal"},"uris":["http://www.mendeley.com/documents/?uuid=86481170-9204-4e1b-9043-a7f51e0c4134"]}],"mendeley":{"formattedCitation":"R Winarso Solekhan, ‘Pemanfaatan Media Sosial Sebagai Media Pemasaran Sangkar Burung Di Kabupaten Kudus’, &lt;i&gt;Prosiding SNATIF Ke-6 Tahun 2019&lt;/i&gt;, 2007, 2019, 96–101.","plainTextFormattedCitation":"R Winarso Solekhan, ‘Pemanfaatan Media Sosial Sebagai Media Pemasaran Sangkar Burung Di Kabupaten Kudus’, Prosiding SNATIF Ke-6 Tahun 2019, 2007, 2019, 96–101.","previouslyFormattedCitation":"R Winarso Solekhan, ‘Pemanfaatan Media Sosial Sebagai Media Pemasaran Sangkar Burung Di Kabupaten Kudus’, &lt;i&gt;Prosiding SNATIF Ke-6 Tahun 2019&lt;/i&gt;, 2007, 2019, 96–101."},"properties":{"noteIndex":4},"schema":"https://github.com/citation-style-language/schema/raw/master/csl-citation.json"}</w:instrText>
      </w:r>
      <w:r>
        <w:fldChar w:fldCharType="separate"/>
      </w:r>
      <w:r w:rsidRPr="00481938">
        <w:rPr>
          <w:noProof/>
        </w:rPr>
        <w:t xml:space="preserve">R Winarso Solekhan, ‘Pemanfaatan Media Sosial Sebagai Media Pemasaran Sangkar Burung Di Kabupaten Kudus’, </w:t>
      </w:r>
      <w:r w:rsidRPr="00481938">
        <w:rPr>
          <w:i/>
          <w:noProof/>
        </w:rPr>
        <w:t>Prosiding SNATIF Ke-6 Tahun 2019</w:t>
      </w:r>
      <w:r w:rsidRPr="00481938">
        <w:rPr>
          <w:noProof/>
        </w:rPr>
        <w:t>, 2007, 2019, 96–101.</w:t>
      </w:r>
      <w:r>
        <w:fldChar w:fldCharType="end"/>
      </w:r>
    </w:p>
    <w:p w14:paraId="370F7138" w14:textId="758EB082" w:rsidR="009D5343" w:rsidRDefault="009D5343" w:rsidP="0085276E">
      <w:pPr>
        <w:spacing w:after="0" w:line="360" w:lineRule="auto"/>
      </w:pPr>
    </w:p>
    <w:p w14:paraId="7E1659F8" w14:textId="3CFD5F2E" w:rsidR="009D5343" w:rsidRDefault="009D5343" w:rsidP="0085276E">
      <w:pPr>
        <w:spacing w:after="0" w:line="360" w:lineRule="auto"/>
      </w:pPr>
      <w:r>
        <w:rPr>
          <w:rStyle w:val="FootnoteReference"/>
        </w:rPr>
        <w:footnoteRef/>
      </w:r>
      <w:r>
        <w:t xml:space="preserve"> </w:t>
      </w:r>
      <w:r>
        <w:fldChar w:fldCharType="begin" w:fldLock="1"/>
      </w:r>
      <w:r>
        <w:instrText>ADDIN CSL_CITATION {"citationItems":[{"id":"ITEM-1","itemData":{"ISBN":"978-623-7312-23-9","abstract":"Abstrak Restaurant merupakan tempat yang sering dikunjungi oleh setiap orang berdasarkan kebutuhan masing-masing yang salah satunya adalah tempat untuk makan. Proses pemesanan makanan di restoran, terutama restoran yang dikategorikan menengah kebawah masih banyak yang menggunakan proses manual dengan cara menuliskan menu pesanan pada kertas. Sehingga untuk membuat laporan pendapatan berdsarkan periode tertentu membutuhkan waktu yang lama karena harus mengelompokkan data terlebih dahulu sebelum dilakukan pengoalahan data. Proses tersebut akan mengganggu pemilik perusahaan untuk mengembangakan perusahaanya, dan besar kemungkinan kehilangan data karena data yang tidak tersimpan dengan baik. Oleh karena itu diperlukan suatu sistem untuk mengatasi hal tersebut. Sistem yang akan dibuat adalah sistem informasi restoran berbasis desktop menggunakan framework, dan data akan disimpan pada database yang terpusat. Adapun proses pembuatan aplikasinya dilakukan sesuai tahapan System Development Life Cycle (SDLC) dengan metodologi waterfall development model. Tools yang digunakan saat pembuatan aplikasinya adalah Microsoft Visual Studio 2013 dengan Database Management System (DBMS) menggunakan SQL Server 2012. Dengan adanya sistem informasi restoran proses pemesanan dan data yang disimpan akan terkelola dengan baik dan data diolah secara otomatis oleh sistem untuk membantu pemilik restoran mengembangakan perusahaannya.","author":[{"dropping-particle":"","family":"Solekhan","given":"R Winarso","non-dropping-particle":"","parse-names":false,"suffix":""}],"container-title":"Prosiding SNATIF ke-6 Tahun 2019","id":"ITEM-1","issue":"2007","issued":{"date-parts":[["2019"]]},"page":"96-101","title":"Pemanfaatan Media Sosial Sebagai Media Pemasaran Sangkar Burung Di Kabupaten Kudus","type":"article-journal"},"uris":["http://www.mendeley.com/documents/?uuid=86481170-9204-4e1b-9043-a7f51e0c4134"]}],"mendeley":{"formattedCitation":"Solekhan.","plainTextFormattedCitation":"Solekhan.","previouslyFormattedCitation":"Solekhan."},"properties":{"noteIndex":5},"schema":"https://github.com/citation-style-language/schema/raw/master/csl-citation.json"}</w:instrText>
      </w:r>
      <w:r>
        <w:fldChar w:fldCharType="separate"/>
      </w:r>
      <w:r w:rsidRPr="00410A05">
        <w:rPr>
          <w:noProof/>
        </w:rPr>
        <w:t>Solekhan.</w:t>
      </w:r>
      <w:r>
        <w:fldChar w:fldCharType="end"/>
      </w:r>
    </w:p>
    <w:p w14:paraId="5F394F8F" w14:textId="77777777" w:rsidR="009D5343" w:rsidRDefault="009D5343" w:rsidP="0085276E">
      <w:pPr>
        <w:spacing w:after="0" w:line="360" w:lineRule="auto"/>
      </w:pPr>
    </w:p>
    <w:p w14:paraId="2325C881" w14:textId="22E8068F" w:rsidR="00A57416" w:rsidRPr="0085276E" w:rsidRDefault="00316C37" w:rsidP="0085276E">
      <w:pPr>
        <w:spacing w:after="0" w:line="360" w:lineRule="auto"/>
        <w:rPr>
          <w:rFonts w:ascii="Times New Roman" w:hAnsi="Times New Roman"/>
          <w:color w:val="000000"/>
          <w:sz w:val="24"/>
          <w:szCs w:val="24"/>
          <w:lang w:val="en-US"/>
        </w:rPr>
      </w:pPr>
      <w:hyperlink r:id="rId9" w:history="1">
        <w:r w:rsidR="00410A05" w:rsidRPr="00932DF1">
          <w:rPr>
            <w:rStyle w:val="Hyperlink"/>
            <w:rFonts w:ascii="Times New Roman" w:hAnsi="Times New Roman"/>
            <w:sz w:val="24"/>
            <w:szCs w:val="24"/>
            <w:lang w:val="en-US"/>
          </w:rPr>
          <w:t>https://sis.binus.ac.id/2020/07/29/kekurangan-dan-kelebihan-social-media-marketing/</w:t>
        </w:r>
      </w:hyperlink>
    </w:p>
    <w:p w14:paraId="38B43A44" w14:textId="4997CF60" w:rsidR="0085276E" w:rsidRDefault="00316C37" w:rsidP="0085276E">
      <w:pPr>
        <w:spacing w:after="0" w:line="360" w:lineRule="auto"/>
        <w:rPr>
          <w:rFonts w:ascii="Times New Roman" w:hAnsi="Times New Roman"/>
          <w:color w:val="000000"/>
          <w:sz w:val="24"/>
          <w:szCs w:val="24"/>
          <w:lang w:val="en-US"/>
        </w:rPr>
      </w:pPr>
      <w:hyperlink r:id="rId10" w:history="1">
        <w:r w:rsidR="00A57416" w:rsidRPr="00233DEC">
          <w:rPr>
            <w:rStyle w:val="Hyperlink"/>
            <w:rFonts w:ascii="Times New Roman" w:hAnsi="Times New Roman"/>
            <w:sz w:val="24"/>
            <w:szCs w:val="24"/>
            <w:lang w:val="en-US"/>
          </w:rPr>
          <w:t>https://www.jurnal.id/id/blog/mengenal-digital-marketing-konsep-dan-penerapannya/</w:t>
        </w:r>
      </w:hyperlink>
    </w:p>
    <w:p w14:paraId="5FFB6718" w14:textId="4AAF0006" w:rsidR="00A57416" w:rsidRDefault="00A57416" w:rsidP="0085276E">
      <w:pPr>
        <w:spacing w:after="0" w:line="360" w:lineRule="auto"/>
        <w:rPr>
          <w:rFonts w:ascii="Times New Roman" w:hAnsi="Times New Roman"/>
          <w:color w:val="000000"/>
          <w:sz w:val="24"/>
          <w:szCs w:val="24"/>
          <w:lang w:val="en-US"/>
        </w:rPr>
      </w:pPr>
    </w:p>
    <w:p w14:paraId="36A0CD22" w14:textId="6F8E225D" w:rsidR="00A57416" w:rsidRDefault="00A57416" w:rsidP="0085276E">
      <w:pPr>
        <w:spacing w:after="0" w:line="360" w:lineRule="auto"/>
        <w:rPr>
          <w:rFonts w:ascii="Times New Roman" w:hAnsi="Times New Roman"/>
          <w:color w:val="000000"/>
          <w:sz w:val="24"/>
          <w:szCs w:val="24"/>
          <w:lang w:val="en-US"/>
        </w:rPr>
      </w:pPr>
    </w:p>
    <w:p w14:paraId="5E8BCFD8" w14:textId="5F7EBB9B" w:rsidR="00A57416" w:rsidRPr="00D71100" w:rsidRDefault="00FD3620" w:rsidP="0085276E">
      <w:pPr>
        <w:spacing w:after="0" w:line="360" w:lineRule="auto"/>
        <w:rPr>
          <w:rFonts w:ascii="Times New Roman" w:hAnsi="Times New Roman"/>
          <w:color w:val="000000"/>
          <w:sz w:val="24"/>
          <w:szCs w:val="24"/>
          <w:lang w:val="en-US"/>
        </w:rPr>
      </w:pPr>
      <w:r>
        <w:rPr>
          <w:rFonts w:ascii="Times New Roman" w:hAnsi="Times New Roman"/>
          <w:noProof/>
          <w:color w:val="000000"/>
          <w:sz w:val="24"/>
          <w:szCs w:val="24"/>
          <w:lang w:val="en-US"/>
        </w:rPr>
        <w:drawing>
          <wp:inline distT="0" distB="0" distL="0" distR="0" wp14:anchorId="1BF022EC" wp14:editId="7B4BCE32">
            <wp:extent cx="5731510" cy="1821180"/>
            <wp:effectExtent l="0" t="0" r="254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5731510" cy="1821180"/>
                    </a:xfrm>
                    <a:prstGeom prst="rect">
                      <a:avLst/>
                    </a:prstGeom>
                  </pic:spPr>
                </pic:pic>
              </a:graphicData>
            </a:graphic>
          </wp:inline>
        </w:drawing>
      </w:r>
    </w:p>
    <w:sectPr w:rsidR="00A57416" w:rsidRPr="00D7110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B73D45" w14:textId="77777777" w:rsidR="00316C37" w:rsidRDefault="00316C37" w:rsidP="004F725E">
      <w:pPr>
        <w:spacing w:after="0" w:line="240" w:lineRule="auto"/>
      </w:pPr>
      <w:r>
        <w:separator/>
      </w:r>
    </w:p>
  </w:endnote>
  <w:endnote w:type="continuationSeparator" w:id="0">
    <w:p w14:paraId="5A41D854" w14:textId="77777777" w:rsidR="00316C37" w:rsidRDefault="00316C37" w:rsidP="004F72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487D9E" w14:textId="77777777" w:rsidR="00316C37" w:rsidRDefault="00316C37" w:rsidP="004F725E">
      <w:pPr>
        <w:spacing w:after="0" w:line="240" w:lineRule="auto"/>
      </w:pPr>
      <w:r>
        <w:separator/>
      </w:r>
    </w:p>
  </w:footnote>
  <w:footnote w:type="continuationSeparator" w:id="0">
    <w:p w14:paraId="234AB4D6" w14:textId="77777777" w:rsidR="00316C37" w:rsidRDefault="00316C37" w:rsidP="004F725E">
      <w:pPr>
        <w:spacing w:after="0" w:line="240" w:lineRule="auto"/>
      </w:pPr>
      <w:r>
        <w:continuationSeparator/>
      </w:r>
    </w:p>
  </w:footnote>
  <w:footnote w:id="1">
    <w:p w14:paraId="0557EB85" w14:textId="3E6DD931" w:rsidR="00CB2C66" w:rsidRDefault="00CB2C66">
      <w:pPr>
        <w:pStyle w:val="FootnoteText"/>
      </w:pPr>
      <w:r>
        <w:rPr>
          <w:rStyle w:val="FootnoteReference"/>
        </w:rPr>
        <w:footnoteRef/>
      </w:r>
      <w:r>
        <w:t xml:space="preserve"> </w:t>
      </w:r>
      <w:r>
        <w:fldChar w:fldCharType="begin" w:fldLock="1"/>
      </w:r>
      <w:r w:rsidR="009D5343">
        <w:instrText>ADDIN CSL_CITATION {"citationItems":[{"id":"ITEM-1","itemData":{"ISSN":"2654-4946","abstract":"Tujuan dari penelitian ini adalah untuk mengetahui dan menganalisis peran media sosial dalam mendukungpemasaran bola sepak. Metode penelitan yang digunakan adalah metode kualitatif dengan pendekatan deskriptifeksploratif, artinya data yang diperoleh baik dari peneliti, informan kunci maupun data yang ada, kemudiandianalisa. Dari hasil penelitian diperoleh bahwa peran media sosial sangat membantu dalam memasarkan produkbola sepak yang diproduksi PT. Sinjaraga Santika Sport Majalengka dan meningkatkan angka penjualan.Keterbatasan pengetahuan dari karyawan akan teknologi informasi serta kesempatan mengikuti pelatihanmerupakan kendala yang dihadapi oleh pelaku USAha. untuk itu peran dari Pemerintah Kabupaten Majalengkakhususnya Dinas Koperasi dan Usaha Kecil Menengah sangat diharapkan terutama dalam memberikan pelatihanserta dapat memfasilitasi dalam memperoleh bantuan dari perbankan.","author":[{"dropping-particle":"","family":"Romdonny","given":"Jefry","non-dropping-particle":"","parse-names":false,"suffix":""},{"dropping-particle":"","family":"Rosmadi","given":"Maskarto Lucky Nara","non-dropping-particle":"","parse-names":false,"suffix":""}],"container-title":"Ikra-Ith Ekonomika","id":"ITEM-1","issue":"2","issued":{"date-parts":[["2018"]]},"page":"25-30","title":"Peran media sosial dalam mendukung pemasaran produk organisasi bisnis","type":"article-journal","volume":"1"},"uris":["http://www.mendeley.com/documents/?uuid=3822f6b0-7794-49f1-b93a-a6e6a94586b0"]}],"mendeley":{"formattedCitation":"Jefry Romdonny and Maskarto Lucky Nara Rosmadi, ‘Peran Media Sosial Dalam Mendukung Pemasaran Produk Organisasi Bisnis’, &lt;i&gt;Ikra-Ith Ekonomika&lt;/i&gt;, 1.2 (2018), 25–30 &lt;https://www.neliti.com/publications/267974/&gt;.","plainTextFormattedCitation":"Jefry Romdonny and Maskarto Lucky Nara Rosmadi, ‘Peran Media Sosial Dalam Mendukung Pemasaran Produk Organisasi Bisnis’, Ikra-Ith Ekonomika, 1.2 (2018), 25–30 .","previouslyFormattedCitation":"Jefry Romdonny and Maskarto Lucky Nara Rosmadi, ‘Peran Media Sosial Dalam Mendukung Pemasaran Produk Organisasi Bisnis’, &lt;i&gt;Ikra-Ith Ekonomika&lt;/i&gt;, 1.2 (2018), 25–30 &lt;https://www.neliti.com/publications/267974/&gt;."},"properties":{"noteIndex":1},"schema":"https://github.com/citation-style-language/schema/raw/master/csl-citation.json"}</w:instrText>
      </w:r>
      <w:r>
        <w:fldChar w:fldCharType="separate"/>
      </w:r>
      <w:r w:rsidR="009D5343" w:rsidRPr="009D5343">
        <w:rPr>
          <w:noProof/>
        </w:rPr>
        <w:t xml:space="preserve">Jefry Romdonny and Maskarto Lucky Nara Rosmadi, ‘Peran Media Sosial Dalam Mendukung Pemasaran Produk Organisasi Bisnis’, </w:t>
      </w:r>
      <w:r w:rsidR="009D5343" w:rsidRPr="009D5343">
        <w:rPr>
          <w:i/>
          <w:noProof/>
        </w:rPr>
        <w:t>Ikra-Ith Ekonomika</w:t>
      </w:r>
      <w:r w:rsidR="009D5343" w:rsidRPr="009D5343">
        <w:rPr>
          <w:noProof/>
        </w:rPr>
        <w:t>, 1.2 (2018), 25–30 &lt;https://www.neliti.com/publications/267974/&gt;.</w:t>
      </w:r>
      <w:r>
        <w:fldChar w:fldCharType="end"/>
      </w:r>
    </w:p>
  </w:footnote>
  <w:footnote w:id="2">
    <w:p w14:paraId="5C68F16F" w14:textId="5C8E3303" w:rsidR="00F17F38" w:rsidRDefault="00F17F38">
      <w:pPr>
        <w:pStyle w:val="FootnoteText"/>
      </w:pPr>
      <w:r>
        <w:rPr>
          <w:rStyle w:val="FootnoteReference"/>
        </w:rPr>
        <w:footnoteRef/>
      </w:r>
      <w:r>
        <w:t xml:space="preserve"> </w:t>
      </w:r>
      <w:r>
        <w:fldChar w:fldCharType="begin" w:fldLock="1"/>
      </w:r>
      <w:r w:rsidR="00CB2C66">
        <w:instrText>ADDIN CSL_CITATION {"citationItems":[{"id":"ITEM-1","itemData":{"DOI":"10.30996/konv.v12i2.1315","ISSN":"1858-0688","abstract":"Ide usability berpusat pada konsep membuat antarmuka website lebih\r ramah pengguna tanpa melihat kompetensi dari pengguna tersebut. Berkaitan dengan hal tersebut, maka berdasarkan pernyataan tersebut untuk dalam penelitian ini akan dilakukan evaluasi website program studi Teknik Sipil Universitas 17 Agustus 1945 Surabaya, dikarenakan telah mempunyai website yang dapat diakses\r oleh publik dan telah melakukan perubahan beberapa kali berdasarkan sudut pandang internalnya, tetapi belum pernah melakukan evaluasi kebergunaan untuk mengetahui tingkat kepuasan dari penggunanya. Mengingat dengan semakin berkembangnya jumlah pengguna yang pesat dari web site pada saat ini, prodi teknik sipil tersebut ingin mengetahui tingkat kebergunaan website yang dimilikinya berdasarkan persepsi pengguna atau pengunjung, sebagai bagian dari rencana pengembangan website sesuai dengan aspek user experience yang semakin penting untuk era ini. Pada penelitian ini dilakukan survei dengan bantuan kuesioner dan dibagikan ke 200 responden. Metode pengukuran menggunakan WebQual versi 4.0 dengan menyertakan tiga dimensi kebergunaan. Hasil\r penelitian, hampir sebagian besar pengguna menyatakan kepuasan terhadap website prodi teknik sipil, dengan hasil 57.70% responden menyatakan memuaskan pada aspek usabilitas, 52.27% responden menyatakan memuaskan pada aspek kualitas informasi, dan 54.86% responden menyatakan memuaskan pada aspek kualitas informasi.","author":[{"dropping-particle":"","family":"Supangat","given":"Supangat","non-dropping-particle":"","parse-names":false,"suffix":""}],"container-title":"Konvergensi","id":"ITEM-1","issue":"01","issued":{"date-parts":[["2016"]]},"page":"49-60","title":"Penggunaan Webqual Untuk Penentuan Tingkat Kebergunaan Pada Website (Studi Kasus Pada Teknik Sipil Untag Surabaya)","type":"article-journal","volume":"11"},"uris":["http://www.mendeley.com/documents/?uuid=b0b8fff4-3427-416a-b0a1-718caa3b4e81"]}],"mendeley":{"formattedCitation":"Supangat Supangat, ‘Penggunaan Webqual Untuk Penentuan Tingkat Kebergunaan Pada Website (Studi Kasus Pada Teknik Sipil Untag Surabaya)’, &lt;i&gt;Konvergensi&lt;/i&gt;, 11.01 (2016), 49–60 &lt;https://doi.org/10.30996/konv.v12i2.1315&gt;.","plainTextFormattedCitation":"Supangat Supangat, ‘Penggunaan Webqual Untuk Penentuan Tingkat Kebergunaan Pada Website (Studi Kasus Pada Teknik Sipil Untag Surabaya)’, Konvergensi, 11.01 (2016), 49–60 .","previouslyFormattedCitation":"Supangat Supangat, ‘Penggunaan Webqual Untuk Penentuan Tingkat Kebergunaan Pada Website (Studi Kasus Pada Teknik Sipil Untag Surabaya)’, &lt;i&gt;Konvergensi&lt;/i&gt;, 11.01 (2016), 49–60 &lt;https://doi.org/10.30996/konv.v12i2.1315&gt;."},"properties":{"noteIndex":2},"schema":"https://github.com/citation-style-language/schema/raw/master/csl-citation.json"}</w:instrText>
      </w:r>
      <w:r>
        <w:fldChar w:fldCharType="separate"/>
      </w:r>
      <w:r w:rsidR="009D5343" w:rsidRPr="009D5343">
        <w:rPr>
          <w:noProof/>
        </w:rPr>
        <w:t xml:space="preserve">Supangat Supangat, ‘Penggunaan Webqual Untuk Penentuan Tingkat Kebergunaan Pada Website (Studi Kasus Pada Teknik Sipil Untag Surabaya)’, </w:t>
      </w:r>
      <w:r w:rsidR="009D5343" w:rsidRPr="009D5343">
        <w:rPr>
          <w:i/>
          <w:noProof/>
        </w:rPr>
        <w:t>Konvergensi</w:t>
      </w:r>
      <w:r w:rsidR="009D5343" w:rsidRPr="009D5343">
        <w:rPr>
          <w:noProof/>
        </w:rPr>
        <w:t>, 11.01 (2016), 49–60 &lt;https://doi.org/10.30996/konv.v12i2.1315&gt;.</w:t>
      </w:r>
      <w:r>
        <w:fldChar w:fldCharType="end"/>
      </w:r>
    </w:p>
  </w:footnote>
  <w:footnote w:id="3">
    <w:p w14:paraId="6A62601E" w14:textId="313C1B9E" w:rsidR="009D5343" w:rsidRDefault="009D5343">
      <w:pPr>
        <w:pStyle w:val="FootnoteText"/>
      </w:pPr>
      <w:r>
        <w:rPr>
          <w:rStyle w:val="FootnoteReference"/>
        </w:rPr>
        <w:footnoteRef/>
      </w:r>
      <w:r>
        <w:t xml:space="preserve"> </w:t>
      </w:r>
      <w:r>
        <w:fldChar w:fldCharType="begin" w:fldLock="1"/>
      </w:r>
      <w:r>
        <w:instrText>ADDIN CSL_CITATION {"citationItems":[{"id":"ITEM-1","itemData":{"ISSN":"2527-4554","abstract":"The aim of this research study to get an overview of media use of the Internet by entrepreneurs to market their apparel products they offer, as it also to know the various benefits of follow-up internet in marketing their apparel products in Makassar. Utilization of research results Internet Marketing Promotional Products For local media circles By Business In Makassar concluded that: (i) Employers of local products by utilizing the Internet media advertising, sales promotion, direct marketing, and personal selling of their products on the internet because it can do marketing quickly, (ii) the employer felt tremendous benefit by using the internet compared to Conventional media as it can at reducing the amount of costs and time spent in the process of selling local products, (iii) Purchase T-shirt while dominated by young people parents prefer silk products for the purposes of which is formal, and now T-shirt entrepreneurs have a lot of products using the internet, but employers are still very minimal silk products using internet media in silk product offerings.","author":[{"dropping-particle":"","family":"Moriansyah","given":"L.","non-dropping-particle":"","parse-names":false,"suffix":""}],"container-title":"Jurnal Penelitian Komunikasi dan Opini Publik","id":"ITEM-1","issue":"3","issued":{"date-parts":[["2015"]]},"page":"124068","title":"Pemasaran Melalui Media Sosial: Antecedents Dan Consequences","type":"article-journal","volume":"19"},"uris":["http://www.mendeley.com/documents/?uuid=0b0d2c7b-04db-4c31-8d69-3f382d3187a4"]}],"mendeley":{"formattedCitation":"L. Moriansyah, ‘Pemasaran Melalui Media Sosial: Antecedents Dan Consequences’, &lt;i&gt;Jurnal Penelitian Komunikasi Dan Opini Publik&lt;/i&gt;, 19.3 (2015), 124068.","plainTextFormattedCitation":"L. Moriansyah, ‘Pemasaran Melalui Media Sosial: Antecedents Dan Consequences’, Jurnal Penelitian Komunikasi Dan Opini Publik, 19.3 (2015), 124068."},"properties":{"noteIndex":3},"schema":"https://github.com/citation-style-language/schema/raw/master/csl-citation.json"}</w:instrText>
      </w:r>
      <w:r>
        <w:fldChar w:fldCharType="separate"/>
      </w:r>
      <w:r w:rsidRPr="009D5343">
        <w:rPr>
          <w:noProof/>
        </w:rPr>
        <w:t xml:space="preserve">L. Moriansyah, ‘Pemasaran Melalui Media Sosial: Antecedents Dan Consequences’, </w:t>
      </w:r>
      <w:r w:rsidRPr="009D5343">
        <w:rPr>
          <w:i/>
          <w:noProof/>
        </w:rPr>
        <w:t>Jurnal Penelitian Komunikasi Dan Opini Publik</w:t>
      </w:r>
      <w:r w:rsidRPr="009D5343">
        <w:rPr>
          <w:noProof/>
        </w:rPr>
        <w:t>, 19.3 (2015), 124068.</w:t>
      </w:r>
      <w:r>
        <w:fldChar w:fldCharType="end"/>
      </w:r>
    </w:p>
  </w:footnote>
  <w:footnote w:id="4">
    <w:p w14:paraId="74CF04F9" w14:textId="52EE2C4C" w:rsidR="00481938" w:rsidRDefault="00481938">
      <w:pPr>
        <w:pStyle w:val="FootnoteText"/>
      </w:pPr>
      <w:r>
        <w:rPr>
          <w:rStyle w:val="FootnoteReference"/>
        </w:rPr>
        <w:footnoteRef/>
      </w:r>
      <w:r>
        <w:t xml:space="preserve"> </w:t>
      </w:r>
      <w:r>
        <w:fldChar w:fldCharType="begin" w:fldLock="1"/>
      </w:r>
      <w:r w:rsidR="009D5343">
        <w:instrText>ADDIN CSL_CITATION {"citationItems":[{"id":"ITEM-1","itemData":{"ISBN":"978-623-7312-23-9","abstract":"Abstrak Restaurant merupakan tempat yang sering dikunjungi oleh setiap orang berdasarkan kebutuhan masing-masing yang salah satunya adalah tempat untuk makan. Proses pemesanan makanan di restoran, terutama restoran yang dikategorikan menengah kebawah masih banyak yang menggunakan proses manual dengan cara menuliskan menu pesanan pada kertas. Sehingga untuk membuat laporan pendapatan berdsarkan periode tertentu membutuhkan waktu yang lama karena harus mengelompokkan data terlebih dahulu sebelum dilakukan pengoalahan data. Proses tersebut akan mengganggu pemilik perusahaan untuk mengembangakan perusahaanya, dan besar kemungkinan kehilangan data karena data yang tidak tersimpan dengan baik. Oleh karena itu diperlukan suatu sistem untuk mengatasi hal tersebut. Sistem yang akan dibuat adalah sistem informasi restoran berbasis desktop menggunakan framework, dan data akan disimpan pada database yang terpusat. Adapun proses pembuatan aplikasinya dilakukan sesuai tahapan System Development Life Cycle (SDLC) dengan metodologi waterfall development model. Tools yang digunakan saat pembuatan aplikasinya adalah Microsoft Visual Studio 2013 dengan Database Management System (DBMS) menggunakan SQL Server 2012. Dengan adanya sistem informasi restoran proses pemesanan dan data yang disimpan akan terkelola dengan baik dan data diolah secara otomatis oleh sistem untuk membantu pemilik restoran mengembangakan perusahaannya.","author":[{"dropping-particle":"","family":"Solekhan","given":"R Winarso","non-dropping-particle":"","parse-names":false,"suffix":""}],"container-title":"Prosiding SNATIF ke-6 Tahun 2019","id":"ITEM-1","issue":"2007","issued":{"date-parts":[["2019"]]},"page":"96-101","title":"Pemanfaatan Media Sosial Sebagai Media Pemasaran Sangkar Burung Di Kabupaten Kudus","type":"article-journal"},"uris":["http://www.mendeley.com/documents/?uuid=86481170-9204-4e1b-9043-a7f51e0c4134"]}],"mendeley":{"formattedCitation":"R Winarso Solekhan, ‘Pemanfaatan Media Sosial Sebagai Media Pemasaran Sangkar Burung Di Kabupaten Kudus’, &lt;i&gt;Prosiding SNATIF Ke-6 Tahun 2019&lt;/i&gt;, 2007, 2019, 96–101.","plainTextFormattedCitation":"R Winarso Solekhan, ‘Pemanfaatan Media Sosial Sebagai Media Pemasaran Sangkar Burung Di Kabupaten Kudus’, Prosiding SNATIF Ke-6 Tahun 2019, 2007, 2019, 96–101.","previouslyFormattedCitation":"R Winarso Solekhan, ‘Pemanfaatan Media Sosial Sebagai Media Pemasaran Sangkar Burung Di Kabupaten Kudus’, &lt;i&gt;Prosiding SNATIF Ke-6 Tahun 2019&lt;/i&gt;, 2007, 2019, 96–101."},"properties":{"noteIndex":4},"schema":"https://github.com/citation-style-language/schema/raw/master/csl-citation.json"}</w:instrText>
      </w:r>
      <w:r>
        <w:fldChar w:fldCharType="separate"/>
      </w:r>
      <w:r w:rsidRPr="00481938">
        <w:rPr>
          <w:noProof/>
        </w:rPr>
        <w:t xml:space="preserve">R Winarso Solekhan, ‘Pemanfaatan Media Sosial Sebagai Media Pemasaran Sangkar Burung Di Kabupaten Kudus’, </w:t>
      </w:r>
      <w:r w:rsidRPr="00481938">
        <w:rPr>
          <w:i/>
          <w:noProof/>
        </w:rPr>
        <w:t>Prosiding SNATIF Ke-6 Tahun 2019</w:t>
      </w:r>
      <w:r w:rsidRPr="00481938">
        <w:rPr>
          <w:noProof/>
        </w:rPr>
        <w:t>, 2007, 2019, 96–101.</w:t>
      </w:r>
      <w:r>
        <w:fldChar w:fldCharType="end"/>
      </w:r>
    </w:p>
  </w:footnote>
  <w:footnote w:id="5">
    <w:p w14:paraId="2B27D230" w14:textId="4E5E3702" w:rsidR="00410A05" w:rsidRDefault="00410A05">
      <w:pPr>
        <w:pStyle w:val="FootnoteText"/>
      </w:pPr>
      <w:r>
        <w:rPr>
          <w:rStyle w:val="FootnoteReference"/>
        </w:rPr>
        <w:footnoteRef/>
      </w:r>
      <w:r>
        <w:t xml:space="preserve"> </w:t>
      </w:r>
      <w:r>
        <w:fldChar w:fldCharType="begin" w:fldLock="1"/>
      </w:r>
      <w:r w:rsidR="009D5343">
        <w:instrText>ADDIN CSL_CITATION {"citationItems":[{"id":"ITEM-1","itemData":{"ISBN":"978-623-7312-23-9","abstract":"Abstrak Restaurant merupakan tempat yang sering dikunjungi oleh setiap orang berdasarkan kebutuhan masing-masing yang salah satunya adalah tempat untuk makan. Proses pemesanan makanan di restoran, terutama restoran yang dikategorikan menengah kebawah masih banyak yang menggunakan proses manual dengan cara menuliskan menu pesanan pada kertas. Sehingga untuk membuat laporan pendapatan berdsarkan periode tertentu membutuhkan waktu yang lama karena harus mengelompokkan data terlebih dahulu sebelum dilakukan pengoalahan data. Proses tersebut akan mengganggu pemilik perusahaan untuk mengembangakan perusahaanya, dan besar kemungkinan kehilangan data karena data yang tidak tersimpan dengan baik. Oleh karena itu diperlukan suatu sistem untuk mengatasi hal tersebut. Sistem yang akan dibuat adalah sistem informasi restoran berbasis desktop menggunakan framework, dan data akan disimpan pada database yang terpusat. Adapun proses pembuatan aplikasinya dilakukan sesuai tahapan System Development Life Cycle (SDLC) dengan metodologi waterfall development model. Tools yang digunakan saat pembuatan aplikasinya adalah Microsoft Visual Studio 2013 dengan Database Management System (DBMS) menggunakan SQL Server 2012. Dengan adanya sistem informasi restoran proses pemesanan dan data yang disimpan akan terkelola dengan baik dan data diolah secara otomatis oleh sistem untuk membantu pemilik restoran mengembangakan perusahaannya.","author":[{"dropping-particle":"","family":"Solekhan","given":"R Winarso","non-dropping-particle":"","parse-names":false,"suffix":""}],"container-title":"Prosiding SNATIF ke-6 Tahun 2019","id":"ITEM-1","issue":"2007","issued":{"date-parts":[["2019"]]},"page":"96-101","title":"Pemanfaatan Media Sosial Sebagai Media Pemasaran Sangkar Burung Di Kabupaten Kudus","type":"article-journal"},"uris":["http://www.mendeley.com/documents/?uuid=86481170-9204-4e1b-9043-a7f51e0c4134"]}],"mendeley":{"formattedCitation":"Solekhan.","plainTextFormattedCitation":"Solekhan.","previouslyFormattedCitation":"Solekhan."},"properties":{"noteIndex":5},"schema":"https://github.com/citation-style-language/schema/raw/master/csl-citation.json"}</w:instrText>
      </w:r>
      <w:r>
        <w:fldChar w:fldCharType="separate"/>
      </w:r>
      <w:r w:rsidRPr="00410A05">
        <w:rPr>
          <w:noProof/>
        </w:rPr>
        <w:t>Solekhan.</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91B7D"/>
    <w:multiLevelType w:val="hybridMultilevel"/>
    <w:tmpl w:val="EDBCCEA4"/>
    <w:lvl w:ilvl="0" w:tplc="B0402578">
      <w:start w:val="1"/>
      <w:numFmt w:val="decimal"/>
      <w:lvlText w:val="%1."/>
      <w:lvlJc w:val="left"/>
      <w:pPr>
        <w:ind w:left="1095" w:hanging="360"/>
      </w:pPr>
      <w:rPr>
        <w:rFonts w:hint="default"/>
        <w:b w:val="0"/>
      </w:rPr>
    </w:lvl>
    <w:lvl w:ilvl="1" w:tplc="38090019" w:tentative="1">
      <w:start w:val="1"/>
      <w:numFmt w:val="lowerLetter"/>
      <w:lvlText w:val="%2."/>
      <w:lvlJc w:val="left"/>
      <w:pPr>
        <w:ind w:left="1815" w:hanging="360"/>
      </w:pPr>
    </w:lvl>
    <w:lvl w:ilvl="2" w:tplc="3809001B" w:tentative="1">
      <w:start w:val="1"/>
      <w:numFmt w:val="lowerRoman"/>
      <w:lvlText w:val="%3."/>
      <w:lvlJc w:val="right"/>
      <w:pPr>
        <w:ind w:left="2535" w:hanging="180"/>
      </w:pPr>
    </w:lvl>
    <w:lvl w:ilvl="3" w:tplc="3809000F" w:tentative="1">
      <w:start w:val="1"/>
      <w:numFmt w:val="decimal"/>
      <w:lvlText w:val="%4."/>
      <w:lvlJc w:val="left"/>
      <w:pPr>
        <w:ind w:left="3255" w:hanging="360"/>
      </w:pPr>
    </w:lvl>
    <w:lvl w:ilvl="4" w:tplc="38090019" w:tentative="1">
      <w:start w:val="1"/>
      <w:numFmt w:val="lowerLetter"/>
      <w:lvlText w:val="%5."/>
      <w:lvlJc w:val="left"/>
      <w:pPr>
        <w:ind w:left="3975" w:hanging="360"/>
      </w:pPr>
    </w:lvl>
    <w:lvl w:ilvl="5" w:tplc="3809001B" w:tentative="1">
      <w:start w:val="1"/>
      <w:numFmt w:val="lowerRoman"/>
      <w:lvlText w:val="%6."/>
      <w:lvlJc w:val="right"/>
      <w:pPr>
        <w:ind w:left="4695" w:hanging="180"/>
      </w:pPr>
    </w:lvl>
    <w:lvl w:ilvl="6" w:tplc="3809000F" w:tentative="1">
      <w:start w:val="1"/>
      <w:numFmt w:val="decimal"/>
      <w:lvlText w:val="%7."/>
      <w:lvlJc w:val="left"/>
      <w:pPr>
        <w:ind w:left="5415" w:hanging="360"/>
      </w:pPr>
    </w:lvl>
    <w:lvl w:ilvl="7" w:tplc="38090019" w:tentative="1">
      <w:start w:val="1"/>
      <w:numFmt w:val="lowerLetter"/>
      <w:lvlText w:val="%8."/>
      <w:lvlJc w:val="left"/>
      <w:pPr>
        <w:ind w:left="6135" w:hanging="360"/>
      </w:pPr>
    </w:lvl>
    <w:lvl w:ilvl="8" w:tplc="3809001B" w:tentative="1">
      <w:start w:val="1"/>
      <w:numFmt w:val="lowerRoman"/>
      <w:lvlText w:val="%9."/>
      <w:lvlJc w:val="right"/>
      <w:pPr>
        <w:ind w:left="6855" w:hanging="180"/>
      </w:pPr>
    </w:lvl>
  </w:abstractNum>
  <w:abstractNum w:abstractNumId="1" w15:restartNumberingAfterBreak="0">
    <w:nsid w:val="10831FE0"/>
    <w:multiLevelType w:val="multilevel"/>
    <w:tmpl w:val="0B8C6DD2"/>
    <w:lvl w:ilvl="0">
      <w:start w:val="1"/>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 w15:restartNumberingAfterBreak="0">
    <w:nsid w:val="1CEC4A8F"/>
    <w:multiLevelType w:val="hybridMultilevel"/>
    <w:tmpl w:val="7DAEDA50"/>
    <w:lvl w:ilvl="0" w:tplc="491C4FD2">
      <w:start w:val="1"/>
      <w:numFmt w:val="decimal"/>
      <w:lvlText w:val="%1."/>
      <w:lvlJc w:val="left"/>
      <w:pPr>
        <w:ind w:left="1095" w:hanging="360"/>
      </w:pPr>
      <w:rPr>
        <w:rFonts w:hint="default"/>
      </w:rPr>
    </w:lvl>
    <w:lvl w:ilvl="1" w:tplc="38090019" w:tentative="1">
      <w:start w:val="1"/>
      <w:numFmt w:val="lowerLetter"/>
      <w:lvlText w:val="%2."/>
      <w:lvlJc w:val="left"/>
      <w:pPr>
        <w:ind w:left="1815" w:hanging="360"/>
      </w:pPr>
    </w:lvl>
    <w:lvl w:ilvl="2" w:tplc="3809001B" w:tentative="1">
      <w:start w:val="1"/>
      <w:numFmt w:val="lowerRoman"/>
      <w:lvlText w:val="%3."/>
      <w:lvlJc w:val="right"/>
      <w:pPr>
        <w:ind w:left="2535" w:hanging="180"/>
      </w:pPr>
    </w:lvl>
    <w:lvl w:ilvl="3" w:tplc="3809000F" w:tentative="1">
      <w:start w:val="1"/>
      <w:numFmt w:val="decimal"/>
      <w:lvlText w:val="%4."/>
      <w:lvlJc w:val="left"/>
      <w:pPr>
        <w:ind w:left="3255" w:hanging="360"/>
      </w:pPr>
    </w:lvl>
    <w:lvl w:ilvl="4" w:tplc="38090019" w:tentative="1">
      <w:start w:val="1"/>
      <w:numFmt w:val="lowerLetter"/>
      <w:lvlText w:val="%5."/>
      <w:lvlJc w:val="left"/>
      <w:pPr>
        <w:ind w:left="3975" w:hanging="360"/>
      </w:pPr>
    </w:lvl>
    <w:lvl w:ilvl="5" w:tplc="3809001B" w:tentative="1">
      <w:start w:val="1"/>
      <w:numFmt w:val="lowerRoman"/>
      <w:lvlText w:val="%6."/>
      <w:lvlJc w:val="right"/>
      <w:pPr>
        <w:ind w:left="4695" w:hanging="180"/>
      </w:pPr>
    </w:lvl>
    <w:lvl w:ilvl="6" w:tplc="3809000F" w:tentative="1">
      <w:start w:val="1"/>
      <w:numFmt w:val="decimal"/>
      <w:lvlText w:val="%7."/>
      <w:lvlJc w:val="left"/>
      <w:pPr>
        <w:ind w:left="5415" w:hanging="360"/>
      </w:pPr>
    </w:lvl>
    <w:lvl w:ilvl="7" w:tplc="38090019" w:tentative="1">
      <w:start w:val="1"/>
      <w:numFmt w:val="lowerLetter"/>
      <w:lvlText w:val="%8."/>
      <w:lvlJc w:val="left"/>
      <w:pPr>
        <w:ind w:left="6135" w:hanging="360"/>
      </w:pPr>
    </w:lvl>
    <w:lvl w:ilvl="8" w:tplc="3809001B" w:tentative="1">
      <w:start w:val="1"/>
      <w:numFmt w:val="lowerRoman"/>
      <w:lvlText w:val="%9."/>
      <w:lvlJc w:val="right"/>
      <w:pPr>
        <w:ind w:left="6855" w:hanging="180"/>
      </w:pPr>
    </w:lvl>
  </w:abstractNum>
  <w:abstractNum w:abstractNumId="3" w15:restartNumberingAfterBreak="0">
    <w:nsid w:val="1D951F4A"/>
    <w:multiLevelType w:val="multilevel"/>
    <w:tmpl w:val="472CBD6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2183DE5"/>
    <w:multiLevelType w:val="hybridMultilevel"/>
    <w:tmpl w:val="EA708314"/>
    <w:lvl w:ilvl="0" w:tplc="21FE5B1E">
      <w:start w:val="1"/>
      <w:numFmt w:val="decimal"/>
      <w:lvlText w:val="%1."/>
      <w:lvlJc w:val="left"/>
      <w:pPr>
        <w:ind w:left="1095" w:hanging="360"/>
      </w:pPr>
      <w:rPr>
        <w:rFonts w:hint="default"/>
        <w:b w:val="0"/>
      </w:rPr>
    </w:lvl>
    <w:lvl w:ilvl="1" w:tplc="38090019" w:tentative="1">
      <w:start w:val="1"/>
      <w:numFmt w:val="lowerLetter"/>
      <w:lvlText w:val="%2."/>
      <w:lvlJc w:val="left"/>
      <w:pPr>
        <w:ind w:left="1815" w:hanging="360"/>
      </w:pPr>
    </w:lvl>
    <w:lvl w:ilvl="2" w:tplc="3809001B" w:tentative="1">
      <w:start w:val="1"/>
      <w:numFmt w:val="lowerRoman"/>
      <w:lvlText w:val="%3."/>
      <w:lvlJc w:val="right"/>
      <w:pPr>
        <w:ind w:left="2535" w:hanging="180"/>
      </w:pPr>
    </w:lvl>
    <w:lvl w:ilvl="3" w:tplc="3809000F" w:tentative="1">
      <w:start w:val="1"/>
      <w:numFmt w:val="decimal"/>
      <w:lvlText w:val="%4."/>
      <w:lvlJc w:val="left"/>
      <w:pPr>
        <w:ind w:left="3255" w:hanging="360"/>
      </w:pPr>
    </w:lvl>
    <w:lvl w:ilvl="4" w:tplc="38090019" w:tentative="1">
      <w:start w:val="1"/>
      <w:numFmt w:val="lowerLetter"/>
      <w:lvlText w:val="%5."/>
      <w:lvlJc w:val="left"/>
      <w:pPr>
        <w:ind w:left="3975" w:hanging="360"/>
      </w:pPr>
    </w:lvl>
    <w:lvl w:ilvl="5" w:tplc="3809001B" w:tentative="1">
      <w:start w:val="1"/>
      <w:numFmt w:val="lowerRoman"/>
      <w:lvlText w:val="%6."/>
      <w:lvlJc w:val="right"/>
      <w:pPr>
        <w:ind w:left="4695" w:hanging="180"/>
      </w:pPr>
    </w:lvl>
    <w:lvl w:ilvl="6" w:tplc="3809000F" w:tentative="1">
      <w:start w:val="1"/>
      <w:numFmt w:val="decimal"/>
      <w:lvlText w:val="%7."/>
      <w:lvlJc w:val="left"/>
      <w:pPr>
        <w:ind w:left="5415" w:hanging="360"/>
      </w:pPr>
    </w:lvl>
    <w:lvl w:ilvl="7" w:tplc="38090019" w:tentative="1">
      <w:start w:val="1"/>
      <w:numFmt w:val="lowerLetter"/>
      <w:lvlText w:val="%8."/>
      <w:lvlJc w:val="left"/>
      <w:pPr>
        <w:ind w:left="6135" w:hanging="360"/>
      </w:pPr>
    </w:lvl>
    <w:lvl w:ilvl="8" w:tplc="3809001B" w:tentative="1">
      <w:start w:val="1"/>
      <w:numFmt w:val="lowerRoman"/>
      <w:lvlText w:val="%9."/>
      <w:lvlJc w:val="right"/>
      <w:pPr>
        <w:ind w:left="6855" w:hanging="180"/>
      </w:pPr>
    </w:lvl>
  </w:abstractNum>
  <w:abstractNum w:abstractNumId="5" w15:restartNumberingAfterBreak="0">
    <w:nsid w:val="25277EFB"/>
    <w:multiLevelType w:val="hybridMultilevel"/>
    <w:tmpl w:val="20884754"/>
    <w:lvl w:ilvl="0" w:tplc="AA809CA6">
      <w:start w:val="1"/>
      <w:numFmt w:val="decimal"/>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6" w15:restartNumberingAfterBreak="0">
    <w:nsid w:val="2E2A33FF"/>
    <w:multiLevelType w:val="hybridMultilevel"/>
    <w:tmpl w:val="D1927A50"/>
    <w:lvl w:ilvl="0" w:tplc="8A22B33E">
      <w:start w:val="1"/>
      <w:numFmt w:val="decimal"/>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num w:numId="1">
    <w:abstractNumId w:val="1"/>
  </w:num>
  <w:num w:numId="2">
    <w:abstractNumId w:val="2"/>
  </w:num>
  <w:num w:numId="3">
    <w:abstractNumId w:val="0"/>
  </w:num>
  <w:num w:numId="4">
    <w:abstractNumId w:val="4"/>
  </w:num>
  <w:num w:numId="5">
    <w:abstractNumId w:val="3"/>
  </w:num>
  <w:num w:numId="6">
    <w:abstractNumId w:val="6"/>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0267"/>
    <w:rsid w:val="000854D1"/>
    <w:rsid w:val="00096F3C"/>
    <w:rsid w:val="0015386C"/>
    <w:rsid w:val="00160A23"/>
    <w:rsid w:val="00316C37"/>
    <w:rsid w:val="003D5877"/>
    <w:rsid w:val="00410A05"/>
    <w:rsid w:val="004136BB"/>
    <w:rsid w:val="004529B9"/>
    <w:rsid w:val="00481938"/>
    <w:rsid w:val="004A2B21"/>
    <w:rsid w:val="004F725E"/>
    <w:rsid w:val="00593AC1"/>
    <w:rsid w:val="00685502"/>
    <w:rsid w:val="006A0FEC"/>
    <w:rsid w:val="006E61C0"/>
    <w:rsid w:val="006F4BAB"/>
    <w:rsid w:val="007A3945"/>
    <w:rsid w:val="0085276E"/>
    <w:rsid w:val="00950205"/>
    <w:rsid w:val="009D5343"/>
    <w:rsid w:val="00A52645"/>
    <w:rsid w:val="00A57416"/>
    <w:rsid w:val="00B505B4"/>
    <w:rsid w:val="00BB2B1E"/>
    <w:rsid w:val="00C80EB0"/>
    <w:rsid w:val="00CA1CCA"/>
    <w:rsid w:val="00CB2C66"/>
    <w:rsid w:val="00D24F54"/>
    <w:rsid w:val="00D71100"/>
    <w:rsid w:val="00DA4BF0"/>
    <w:rsid w:val="00DD186A"/>
    <w:rsid w:val="00EB3500"/>
    <w:rsid w:val="00F17F38"/>
    <w:rsid w:val="00FB0267"/>
    <w:rsid w:val="00FD362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EE2C9C"/>
  <w15:chartTrackingRefBased/>
  <w15:docId w15:val="{DAAA6D9C-0A16-4A7F-A0CF-27B75AFAB4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0267"/>
    <w:pPr>
      <w:spacing w:after="200" w:line="276"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F725E"/>
    <w:pPr>
      <w:ind w:left="720"/>
      <w:contextualSpacing/>
    </w:pPr>
  </w:style>
  <w:style w:type="paragraph" w:styleId="FootnoteText">
    <w:name w:val="footnote text"/>
    <w:basedOn w:val="Normal"/>
    <w:link w:val="FootnoteTextChar"/>
    <w:uiPriority w:val="99"/>
    <w:semiHidden/>
    <w:unhideWhenUsed/>
    <w:rsid w:val="004F725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F725E"/>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4F725E"/>
    <w:rPr>
      <w:vertAlign w:val="superscript"/>
    </w:rPr>
  </w:style>
  <w:style w:type="character" w:styleId="Hyperlink">
    <w:name w:val="Hyperlink"/>
    <w:basedOn w:val="DefaultParagraphFont"/>
    <w:uiPriority w:val="99"/>
    <w:unhideWhenUsed/>
    <w:rsid w:val="00A57416"/>
    <w:rPr>
      <w:color w:val="0563C1" w:themeColor="hyperlink"/>
      <w:u w:val="single"/>
    </w:rPr>
  </w:style>
  <w:style w:type="character" w:styleId="UnresolvedMention">
    <w:name w:val="Unresolved Mention"/>
    <w:basedOn w:val="DefaultParagraphFont"/>
    <w:uiPriority w:val="99"/>
    <w:semiHidden/>
    <w:unhideWhenUsed/>
    <w:rsid w:val="00A574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hyperlink" Target="https://www.jurnal.id/id/blog/mengenal-digital-marketing-konsep-dan-penerapannya/" TargetMode="External"/><Relationship Id="rId4" Type="http://schemas.openxmlformats.org/officeDocument/2006/relationships/settings" Target="settings.xml"/><Relationship Id="rId9" Type="http://schemas.openxmlformats.org/officeDocument/2006/relationships/hyperlink" Target="https://sis.binus.ac.id/2020/07/29/kekurangan-dan-kelebihan-social-media-market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E5BA65-2F7A-4732-9B35-13A9BF3D64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3</TotalTime>
  <Pages>9</Pages>
  <Words>2994</Words>
  <Characters>17066</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uhdi</dc:creator>
  <cp:keywords/>
  <dc:description/>
  <cp:lastModifiedBy>Zuhdi</cp:lastModifiedBy>
  <cp:revision>5</cp:revision>
  <dcterms:created xsi:type="dcterms:W3CDTF">2021-06-26T10:30:00Z</dcterms:created>
  <dcterms:modified xsi:type="dcterms:W3CDTF">2021-07-01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bc3c8e3-6065-3fd8-a2d7-dddecb93341e</vt:lpwstr>
  </property>
  <property fmtid="{D5CDD505-2E9C-101B-9397-08002B2CF9AE}" pid="24" name="Mendeley Citation Style_1">
    <vt:lpwstr>http://www.zotero.org/styles/modern-humanities-research-association</vt:lpwstr>
  </property>
</Properties>
</file>